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51F517" w14:textId="2AF3A6B7" w:rsidR="003673F5" w:rsidRPr="006F2CBF" w:rsidRDefault="003673F5" w:rsidP="00184B1B">
      <w:pPr>
        <w:spacing w:after="160" w:line="480" w:lineRule="auto"/>
        <w:ind w:firstLine="0"/>
        <w:jc w:val="left"/>
        <w:rPr>
          <w:b/>
          <w:bCs/>
          <w:lang w:val="en-US"/>
        </w:rPr>
      </w:pPr>
      <w:r w:rsidRPr="006F2CBF">
        <w:rPr>
          <w:b/>
          <w:bCs/>
          <w:lang w:val="en-US"/>
        </w:rPr>
        <w:t xml:space="preserve">Supplementary </w:t>
      </w:r>
      <w:r w:rsidR="006F2CBF">
        <w:rPr>
          <w:b/>
          <w:bCs/>
          <w:lang w:val="en-US"/>
        </w:rPr>
        <w:t xml:space="preserve">Material </w:t>
      </w:r>
      <w:r w:rsidR="00D8761F" w:rsidRPr="006F2CBF">
        <w:rPr>
          <w:b/>
          <w:bCs/>
          <w:lang w:val="en-US"/>
        </w:rPr>
        <w:t>6</w:t>
      </w:r>
      <w:r w:rsidRPr="006F2CBF">
        <w:rPr>
          <w:b/>
          <w:bCs/>
          <w:lang w:val="en-US"/>
        </w:rPr>
        <w:t xml:space="preserve">. </w:t>
      </w:r>
      <w:r w:rsidR="00213DC6" w:rsidRPr="006F2CBF">
        <w:rPr>
          <w:b/>
          <w:bCs/>
          <w:lang w:val="en-US"/>
        </w:rPr>
        <w:t>Multiple effect sizes</w:t>
      </w:r>
      <w:r w:rsidR="0074560A" w:rsidRPr="006F2CBF">
        <w:rPr>
          <w:b/>
          <w:bCs/>
          <w:lang w:val="en-US"/>
        </w:rPr>
        <w:t>.</w:t>
      </w:r>
    </w:p>
    <w:p w14:paraId="3C165B02" w14:textId="604F93B8" w:rsidR="003673F5" w:rsidRPr="006F2CBF" w:rsidRDefault="003673F5" w:rsidP="00364E39">
      <w:pPr>
        <w:spacing w:after="160" w:line="480" w:lineRule="auto"/>
        <w:ind w:firstLine="0"/>
        <w:rPr>
          <w:b/>
          <w:bCs/>
          <w:lang w:val="en-US"/>
        </w:rPr>
      </w:pPr>
      <w:r w:rsidRPr="006F2CBF">
        <w:rPr>
          <w:lang w:val="en-US"/>
        </w:rPr>
        <w:t xml:space="preserve">It should be noted that </w:t>
      </w:r>
      <w:r w:rsidR="001D4E09" w:rsidRPr="006F2CBF">
        <w:rPr>
          <w:lang w:val="en-US"/>
        </w:rPr>
        <w:t>1</w:t>
      </w:r>
      <w:r w:rsidR="001D2C1A" w:rsidRPr="006F2CBF">
        <w:rPr>
          <w:lang w:val="en-US"/>
        </w:rPr>
        <w:t>3</w:t>
      </w:r>
      <w:r w:rsidR="003A6FB4" w:rsidRPr="006F2CBF">
        <w:rPr>
          <w:lang w:val="en-US"/>
        </w:rPr>
        <w:t xml:space="preserve"> </w:t>
      </w:r>
      <w:r w:rsidR="009B1616" w:rsidRPr="006F2CBF">
        <w:rPr>
          <w:lang w:val="en-US"/>
        </w:rPr>
        <w:fldChar w:fldCharType="begin">
          <w:fldData xml:space="preserve">PEVuZE5vdGU+PENpdGU+PEF1dGhvcj5CZWhybWFuPC9BdXRob3I+PFllYXI+MjAwMDwvWWVhcj48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==
</w:fldData>
        </w:fldChar>
      </w:r>
      <w:r w:rsidR="005311CC" w:rsidRPr="006F2CBF">
        <w:rPr>
          <w:lang w:val="en-US"/>
        </w:rPr>
        <w:instrText xml:space="preserve"> ADDIN EN.CITE </w:instrText>
      </w:r>
      <w:r w:rsidR="005311CC" w:rsidRPr="006F2CBF">
        <w:rPr>
          <w:lang w:val="en-US"/>
        </w:rPr>
        <w:fldChar w:fldCharType="begin">
          <w:fldData xml:space="preserve">PEVuZE5vdGU+PENpdGU+PEF1dGhvcj5CZWhybWFuPC9BdXRob3I+PFllYXI+MjAwMDwvWWVhcj48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==
</w:fldData>
        </w:fldChar>
      </w:r>
      <w:r w:rsidR="005311CC" w:rsidRPr="006F2CBF">
        <w:rPr>
          <w:lang w:val="en-US"/>
        </w:rPr>
        <w:instrText xml:space="preserve"> ADDIN EN.CITE.DATA </w:instrText>
      </w:r>
      <w:r w:rsidR="005311CC" w:rsidRPr="006F2CBF">
        <w:rPr>
          <w:lang w:val="en-US"/>
        </w:rPr>
      </w:r>
      <w:r w:rsidR="005311CC" w:rsidRPr="006F2CBF">
        <w:rPr>
          <w:lang w:val="en-US"/>
        </w:rPr>
        <w:fldChar w:fldCharType="end"/>
      </w:r>
      <w:r w:rsidR="009B1616" w:rsidRPr="006F2CBF">
        <w:rPr>
          <w:lang w:val="en-US"/>
        </w:rPr>
      </w:r>
      <w:r w:rsidR="009B1616" w:rsidRPr="006F2CBF">
        <w:rPr>
          <w:lang w:val="en-US"/>
        </w:rPr>
        <w:fldChar w:fldCharType="separate"/>
      </w:r>
      <w:r w:rsidR="00CD7BA3" w:rsidRPr="006F2CBF">
        <w:rPr>
          <w:lang w:val="en-US"/>
        </w:rPr>
        <w:t>[1-13]</w:t>
      </w:r>
      <w:r w:rsidR="009B1616" w:rsidRPr="006F2CBF">
        <w:rPr>
          <w:lang w:val="en-US"/>
        </w:rPr>
        <w:fldChar w:fldCharType="end"/>
      </w:r>
      <w:r w:rsidRPr="006F2CBF">
        <w:rPr>
          <w:lang w:val="en-US"/>
        </w:rPr>
        <w:t xml:space="preserve"> studies </w:t>
      </w:r>
      <w:r w:rsidR="003F528B" w:rsidRPr="006F2CBF">
        <w:rPr>
          <w:lang w:val="en-US"/>
        </w:rPr>
        <w:t xml:space="preserve">entered in the meta-analyses </w:t>
      </w:r>
      <w:r w:rsidRPr="006F2CBF">
        <w:rPr>
          <w:lang w:val="en-US"/>
        </w:rPr>
        <w:t>provided data to calculate multiple effect sizes, which were not pooled together to create a single comparison. This is because, among those studies, one used different motor tasks</w:t>
      </w:r>
      <w:r w:rsidR="003A6FB4" w:rsidRPr="006F2CBF">
        <w:rPr>
          <w:lang w:val="en-US"/>
        </w:rPr>
        <w:t xml:space="preserve"> </w:t>
      </w:r>
      <w:r w:rsidRPr="006F2CBF">
        <w:rPr>
          <w:lang w:val="en-US"/>
        </w:rPr>
        <w:fldChar w:fldCharType="begin"/>
      </w:r>
      <w:r w:rsidR="005311CC" w:rsidRPr="006F2CBF">
        <w:rPr>
          <w:lang w:val="en-US"/>
        </w:rPr>
        <w:instrText xml:space="preserve"> ADDIN EN.CITE &lt;EndNote&gt;&lt;Cite&gt;&lt;Author&gt;Smiley-Oyen&lt;/Author&gt;&lt;Year&gt;2006&lt;/Year&gt;&lt;RecNum&gt;1314&lt;/RecNum&gt;&lt;DisplayText&gt;[13]&lt;/DisplayText&gt;&lt;record&gt;&lt;rec-number&gt;1314&lt;/rec-number&gt;&lt;foreign-keys&gt;&lt;key app="EN" db-id="0vzwfxwzk5vwzret5rr5rdfrrfxevp2dtxrv" timestamp="1656245352"&gt;1314&lt;/key&gt;&lt;/foreign-keys&gt;&lt;ref-type name="Journal Article"&gt;17&lt;/ref-type&gt;&lt;contributors&gt;&lt;authors&gt;&lt;author&gt;Smiley-Oyen, A. L.&lt;/author&gt;&lt;author&gt;Lowry, K. A.&lt;/author&gt;&lt;author&gt;Emerson, Q. R.&lt;/author&gt;&lt;/authors&gt;&lt;/contributors&gt;&lt;titles&gt;&lt;title&gt;Learning and retention of movement sequences in Parkinson&amp;apos;s disease&lt;/title&gt;&lt;secondary-title&gt;Mov Disord&lt;/secondary-title&gt;&lt;/titles&gt;&lt;periodical&gt;&lt;full-title&gt;Mov Disord&lt;/full-title&gt;&lt;/periodical&gt;&lt;pages&gt;1078-1087&lt;/pages&gt;&lt;volume&gt;21&lt;/volume&gt;&lt;number&gt;8&lt;/number&gt;&lt;dates&gt;&lt;year&gt;2006&lt;/year&gt;&lt;pub-dates&gt;&lt;date&gt;Aug&lt;/date&gt;&lt;/pub-dates&gt;&lt;/dates&gt;&lt;isbn&gt;0885-3185&lt;/isbn&gt;&lt;accession-num&gt;WOS:000240081900005&lt;/accession-num&gt;&lt;urls&gt;&lt;related-urls&gt;&lt;url&gt;&amp;lt;Go to ISI&amp;gt;://WOS:000240081900005&lt;/url&gt;&lt;/related-urls&gt;&lt;/urls&gt;&lt;electronic-resource-num&gt;10.1002/mds.20906&lt;/electronic-resource-num&gt;&lt;/record&gt;&lt;/Cite&gt;&lt;/EndNote&gt;</w:instrText>
      </w:r>
      <w:r w:rsidRPr="006F2CBF">
        <w:rPr>
          <w:lang w:val="en-US"/>
        </w:rPr>
        <w:fldChar w:fldCharType="separate"/>
      </w:r>
      <w:r w:rsidR="00CD7BA3" w:rsidRPr="006F2CBF">
        <w:rPr>
          <w:lang w:val="en-US"/>
        </w:rPr>
        <w:t>[13]</w:t>
      </w:r>
      <w:r w:rsidRPr="006F2CBF">
        <w:rPr>
          <w:lang w:val="en-US"/>
        </w:rPr>
        <w:fldChar w:fldCharType="end"/>
      </w:r>
      <w:r w:rsidRPr="006F2CBF">
        <w:rPr>
          <w:lang w:val="en-US"/>
        </w:rPr>
        <w:t>, three created different learning conditions by modifying either the complexity</w:t>
      </w:r>
      <w:r w:rsidR="003A6FB4" w:rsidRPr="006F2CBF">
        <w:rPr>
          <w:lang w:val="en-US"/>
        </w:rPr>
        <w:t xml:space="preserve"> </w:t>
      </w:r>
      <w:r w:rsidRPr="006F2CBF">
        <w:rPr>
          <w:lang w:val="en-US"/>
        </w:rPr>
        <w:fldChar w:fldCharType="begin">
          <w:fldData xml:space="preserve">PEVuZE5vdGU+PENpdGU+PEF1dGhvcj5CZWhybWFuPC9BdXRob3I+PFllYXI+MjAwMDwvWWVhcj48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</w:fldData>
        </w:fldChar>
      </w:r>
      <w:r w:rsidR="005311CC" w:rsidRPr="006F2CBF">
        <w:rPr>
          <w:lang w:val="en-US"/>
        </w:rPr>
        <w:instrText xml:space="preserve"> ADDIN EN.CITE </w:instrText>
      </w:r>
      <w:r w:rsidR="005311CC" w:rsidRPr="006F2CBF">
        <w:rPr>
          <w:lang w:val="en-US"/>
        </w:rPr>
        <w:fldChar w:fldCharType="begin">
          <w:fldData xml:space="preserve">PEVuZE5vdGU+PENpdGU+PEF1dGhvcj5CZWhybWFuPC9BdXRob3I+PFllYXI+MjAwMDwvWWVhcj48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</w:fldData>
        </w:fldChar>
      </w:r>
      <w:r w:rsidR="005311CC" w:rsidRPr="006F2CBF">
        <w:rPr>
          <w:lang w:val="en-US"/>
        </w:rPr>
        <w:instrText xml:space="preserve"> ADDIN EN.CITE.DATA </w:instrText>
      </w:r>
      <w:r w:rsidR="005311CC" w:rsidRPr="006F2CBF">
        <w:rPr>
          <w:lang w:val="en-US"/>
        </w:rPr>
      </w:r>
      <w:r w:rsidR="005311CC" w:rsidRPr="006F2CBF">
        <w:rPr>
          <w:lang w:val="en-US"/>
        </w:rPr>
        <w:fldChar w:fldCharType="end"/>
      </w:r>
      <w:r w:rsidRPr="006F2CBF">
        <w:rPr>
          <w:lang w:val="en-US"/>
        </w:rPr>
      </w:r>
      <w:r w:rsidRPr="006F2CBF">
        <w:rPr>
          <w:lang w:val="en-US"/>
        </w:rPr>
        <w:fldChar w:fldCharType="separate"/>
      </w:r>
      <w:r w:rsidR="00CD7BA3" w:rsidRPr="006F2CBF">
        <w:rPr>
          <w:lang w:val="en-US"/>
        </w:rPr>
        <w:t>[1, 3]</w:t>
      </w:r>
      <w:r w:rsidRPr="006F2CBF">
        <w:rPr>
          <w:lang w:val="en-US"/>
        </w:rPr>
        <w:fldChar w:fldCharType="end"/>
      </w:r>
      <w:r w:rsidRPr="006F2CBF">
        <w:rPr>
          <w:lang w:val="en-US"/>
        </w:rPr>
        <w:t xml:space="preserve"> or some parameters of the motor task</w:t>
      </w:r>
      <w:r w:rsidR="003A6FB4" w:rsidRPr="006F2CBF">
        <w:rPr>
          <w:lang w:val="en-US"/>
        </w:rPr>
        <w:t xml:space="preserve"> </w:t>
      </w:r>
      <w:r w:rsidRPr="006F2CBF">
        <w:rPr>
          <w:lang w:val="en-US"/>
        </w:rPr>
        <w:fldChar w:fldCharType="begin"/>
      </w:r>
      <w:r w:rsidR="005311CC" w:rsidRPr="006F2CBF">
        <w:rPr>
          <w:lang w:val="en-US"/>
        </w:rPr>
        <w:instrText xml:space="preserve"> ADDIN EN.CITE &lt;EndNote&gt;&lt;Cite&gt;&lt;Author&gt;Peterson&lt;/Author&gt;&lt;Year&gt;2016&lt;/Year&gt;&lt;RecNum&gt;1305&lt;/RecNum&gt;&lt;DisplayText&gt;[10]&lt;/DisplayText&gt;&lt;record&gt;&lt;rec-number&gt;1305&lt;/rec-number&gt;&lt;foreign-keys&gt;&lt;key app="EN" db-id="0vzwfxwzk5vwzret5rr5rdfrrfxevp2dtxrv" timestamp="1656245352"&gt;1305&lt;/key&gt;&lt;/foreign-keys&gt;&lt;ref-type name="Journal Article"&gt;17&lt;/ref-type&gt;&lt;contributors&gt;&lt;authors&gt;&lt;author&gt;Peterson, D. S.&lt;/author&gt;&lt;author&gt;Dijkstra, B. W.&lt;/author&gt;&lt;author&gt;Horak, F. B.&lt;/author&gt;&lt;/authors&gt;&lt;/contributors&gt;&lt;titles&gt;&lt;title&gt;Postural motor learning in people with Parkinson&amp;apos;s disease&lt;/title&gt;&lt;secondary-title&gt;J Neurol&lt;/secondary-title&gt;&lt;/titles&gt;&lt;periodical&gt;&lt;full-title&gt;J Neurol&lt;/full-title&gt;&lt;/periodical&gt;&lt;pages&gt;1518-1529&lt;/pages&gt;&lt;volume&gt;263&lt;/volume&gt;&lt;number&gt;8&lt;/number&gt;&lt;dates&gt;&lt;year&gt;2016&lt;/year&gt;&lt;pub-dates&gt;&lt;date&gt;Aug&lt;/date&gt;&lt;/pub-dates&gt;&lt;/dates&gt;&lt;isbn&gt;0340-5354&lt;/isbn&gt;&lt;accession-num&gt;WOS:000380691900005&lt;/accession-num&gt;&lt;urls&gt;&lt;related-urls&gt;&lt;url&gt;&amp;lt;Go to ISI&amp;gt;://WOS:000380691900005&lt;/url&gt;&lt;/related-urls&gt;&lt;/urls&gt;&lt;electronic-resource-num&gt;10.1007/s00415-016-8158-4&lt;/electronic-resource-num&gt;&lt;/record&gt;&lt;/Cite&gt;&lt;/EndNote&gt;</w:instrText>
      </w:r>
      <w:r w:rsidRPr="006F2CBF">
        <w:rPr>
          <w:lang w:val="en-US"/>
        </w:rPr>
        <w:fldChar w:fldCharType="separate"/>
      </w:r>
      <w:r w:rsidR="00CD7BA3" w:rsidRPr="006F2CBF">
        <w:rPr>
          <w:lang w:val="en-US"/>
        </w:rPr>
        <w:t>[10]</w:t>
      </w:r>
      <w:r w:rsidRPr="006F2CBF">
        <w:rPr>
          <w:lang w:val="en-US"/>
        </w:rPr>
        <w:fldChar w:fldCharType="end"/>
      </w:r>
      <w:r w:rsidRPr="006F2CBF">
        <w:rPr>
          <w:lang w:val="en-US"/>
        </w:rPr>
        <w:t>, and one study used different motor practice structures (blocked vs</w:t>
      </w:r>
      <w:r w:rsidR="006F2CBF">
        <w:rPr>
          <w:lang w:val="en-US"/>
        </w:rPr>
        <w:t>.</w:t>
      </w:r>
      <w:r w:rsidRPr="006F2CBF">
        <w:rPr>
          <w:lang w:val="en-US"/>
        </w:rPr>
        <w:t xml:space="preserve"> random)</w:t>
      </w:r>
      <w:r w:rsidR="003A6FB4" w:rsidRPr="006F2CBF">
        <w:rPr>
          <w:lang w:val="en-US"/>
        </w:rPr>
        <w:t xml:space="preserve"> </w:t>
      </w:r>
      <w:r w:rsidRPr="006F2CBF">
        <w:rPr>
          <w:lang w:val="en-US"/>
        </w:rPr>
        <w:fldChar w:fldCharType="begin"/>
      </w:r>
      <w:r w:rsidR="005311CC" w:rsidRPr="006F2CBF">
        <w:rPr>
          <w:lang w:val="en-US"/>
        </w:rPr>
        <w:instrText xml:space="preserve"> ADDIN EN.CITE &lt;EndNote&gt;&lt;Cite&gt;&lt;Author&gt;Sidaway&lt;/Author&gt;&lt;Year&gt;2016&lt;/Year&gt;&lt;RecNum&gt;1311&lt;/RecNum&gt;&lt;DisplayText&gt;[12]&lt;/DisplayText&gt;&lt;record&gt;&lt;rec-number&gt;1311&lt;/rec-number&gt;&lt;foreign-keys&gt;&lt;key app="EN" db-id="0vzwfxwzk5vwzret5rr5rdfrrfxevp2dtxrv" timestamp="1656245352"&gt;1311&lt;/key&gt;&lt;/foreign-keys&gt;&lt;ref-type name="Journal Article"&gt;17&lt;/ref-type&gt;&lt;contributors&gt;&lt;authors&gt;&lt;author&gt;Sidaway, B.&lt;/author&gt;&lt;author&gt;Ala, B.&lt;/author&gt;&lt;author&gt;Baughman, K.&lt;/author&gt;&lt;author&gt;Glidden, J.&lt;/author&gt;&lt;author&gt;Cowie, S.&lt;/author&gt;&lt;author&gt;Peabody, A.&lt;/author&gt;&lt;author&gt;Roundy, D.&lt;/author&gt;&lt;author&gt;Spaulding, J.&lt;/author&gt;&lt;author&gt;Stephens, R.&lt;/author&gt;&lt;author&gt;Wright, D. L.&lt;/author&gt;&lt;/authors&gt;&lt;/contributors&gt;&lt;titles&gt;&lt;title&gt;Contextual Interference Can Facilitate Motor Learning in Older Adults and in Individuals With Parkinson&amp;apos;s Disease&lt;/title&gt;&lt;secondary-title&gt;J Mot Behav&lt;/secondary-title&gt;&lt;/titles&gt;&lt;periodical&gt;&lt;full-title&gt;J Mot Behav&lt;/full-title&gt;&lt;/periodical&gt;&lt;pages&gt;509-518&lt;/pages&gt;&lt;volume&gt;48&lt;/volume&gt;&lt;number&gt;6&lt;/number&gt;&lt;dates&gt;&lt;year&gt;2016&lt;/year&gt;&lt;pub-dates&gt;&lt;date&gt;Nov-Dec&lt;/date&gt;&lt;/pub-dates&gt;&lt;/dates&gt;&lt;isbn&gt;0022-2895&lt;/isbn&gt;&lt;accession-num&gt;WOS:000387784500005&lt;/accession-num&gt;&lt;urls&gt;&lt;related-urls&gt;&lt;url&gt;&amp;lt;Go to ISI&amp;gt;://WOS:000387784500005&lt;/url&gt;&lt;/related-urls&gt;&lt;/urls&gt;&lt;electronic-resource-num&gt;10.1080/00222895.2016.1152221&lt;/electronic-resource-num&gt;&lt;/record&gt;&lt;/Cite&gt;&lt;/EndNote&gt;</w:instrText>
      </w:r>
      <w:r w:rsidRPr="006F2CBF">
        <w:rPr>
          <w:lang w:val="en-US"/>
        </w:rPr>
        <w:fldChar w:fldCharType="separate"/>
      </w:r>
      <w:r w:rsidR="00364E39" w:rsidRPr="006F2CBF">
        <w:rPr>
          <w:lang w:val="en-US"/>
        </w:rPr>
        <w:t>[12]</w:t>
      </w:r>
      <w:r w:rsidRPr="006F2CBF">
        <w:rPr>
          <w:lang w:val="en-US"/>
        </w:rPr>
        <w:fldChar w:fldCharType="end"/>
      </w:r>
      <w:r w:rsidRPr="006F2CBF">
        <w:rPr>
          <w:lang w:val="en-US"/>
        </w:rPr>
        <w:t xml:space="preserve">, which can alter </w:t>
      </w:r>
      <w:r w:rsidR="00A716AD" w:rsidRPr="006F2CBF">
        <w:rPr>
          <w:lang w:val="en-US"/>
        </w:rPr>
        <w:t xml:space="preserve">motor </w:t>
      </w:r>
      <w:r w:rsidRPr="006F2CBF">
        <w:rPr>
          <w:lang w:val="en-US"/>
        </w:rPr>
        <w:t>learning processes</w:t>
      </w:r>
      <w:bookmarkStart w:id="0" w:name="_Hlk108341038"/>
      <w:r w:rsidR="003A6FB4" w:rsidRPr="006F2CBF">
        <w:rPr>
          <w:lang w:val="en-US"/>
        </w:rPr>
        <w:t xml:space="preserve"> </w:t>
      </w:r>
      <w:r w:rsidRPr="006F2CBF">
        <w:rPr>
          <w:lang w:val="en-US"/>
        </w:rPr>
        <w:fldChar w:fldCharType="begin">
          <w:fldData xml:space="preserve">PEVuZE5vdGU+PENpdGU+PEF1dGhvcj5DYXJleTwvQXV0aG9yPjxZZWFyPjIwMDU8L1llYXI+PFJl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</w:fldData>
        </w:fldChar>
      </w:r>
      <w:r w:rsidR="005311CC" w:rsidRPr="006F2CBF">
        <w:rPr>
          <w:lang w:val="en-US"/>
        </w:rPr>
        <w:instrText xml:space="preserve"> ADDIN EN.CITE </w:instrText>
      </w:r>
      <w:r w:rsidR="005311CC" w:rsidRPr="006F2CBF">
        <w:rPr>
          <w:lang w:val="en-US"/>
        </w:rPr>
        <w:fldChar w:fldCharType="begin">
          <w:fldData xml:space="preserve">PEVuZE5vdGU+PENpdGU+PEF1dGhvcj5DYXJleTwvQXV0aG9yPjxZZWFyPjIwMDU8L1llYXI+PFJl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</w:fldData>
        </w:fldChar>
      </w:r>
      <w:r w:rsidR="005311CC" w:rsidRPr="006F2CBF">
        <w:rPr>
          <w:lang w:val="en-US"/>
        </w:rPr>
        <w:instrText xml:space="preserve"> ADDIN EN.CITE.DATA </w:instrText>
      </w:r>
      <w:r w:rsidR="005311CC" w:rsidRPr="006F2CBF">
        <w:rPr>
          <w:lang w:val="en-US"/>
        </w:rPr>
      </w:r>
      <w:r w:rsidR="005311CC" w:rsidRPr="006F2CBF">
        <w:rPr>
          <w:lang w:val="en-US"/>
        </w:rPr>
        <w:fldChar w:fldCharType="end"/>
      </w:r>
      <w:r w:rsidRPr="006F2CBF">
        <w:rPr>
          <w:lang w:val="en-US"/>
        </w:rPr>
      </w:r>
      <w:r w:rsidRPr="006F2CBF">
        <w:rPr>
          <w:lang w:val="en-US"/>
        </w:rPr>
        <w:fldChar w:fldCharType="separate"/>
      </w:r>
      <w:r w:rsidR="00CD7BA3" w:rsidRPr="006F2CBF">
        <w:rPr>
          <w:lang w:val="en-US"/>
        </w:rPr>
        <w:t>[14-17]</w:t>
      </w:r>
      <w:r w:rsidRPr="006F2CBF">
        <w:rPr>
          <w:lang w:val="en-US"/>
        </w:rPr>
        <w:fldChar w:fldCharType="end"/>
      </w:r>
      <w:bookmarkEnd w:id="0"/>
      <w:r w:rsidRPr="006F2CBF">
        <w:rPr>
          <w:lang w:val="en-US"/>
        </w:rPr>
        <w:t xml:space="preserve">. Furthermore, </w:t>
      </w:r>
      <w:r w:rsidR="001D2C1A" w:rsidRPr="006F2CBF">
        <w:rPr>
          <w:lang w:val="en-US"/>
        </w:rPr>
        <w:t>eight</w:t>
      </w:r>
      <w:r w:rsidRPr="006F2CBF">
        <w:rPr>
          <w:lang w:val="en-US"/>
        </w:rPr>
        <w:t xml:space="preserve"> studies had more than two groups/experimental conditions, allocating different participants to each of them</w:t>
      </w:r>
      <w:r w:rsidR="003A6FB4" w:rsidRPr="006F2CBF">
        <w:rPr>
          <w:lang w:val="en-US"/>
        </w:rPr>
        <w:t xml:space="preserve"> </w:t>
      </w:r>
      <w:r w:rsidRPr="006F2CBF">
        <w:rPr>
          <w:lang w:val="en-US"/>
        </w:rPr>
        <w:fldChar w:fldCharType="begin">
          <w:fldData xml:space="preserve">PEVuZE5vdGU+PENpdGU+PEF1dGhvcj5EYW48L0F1dGhvcj48WWVhcj4yMDE1PC9ZZWFyPjxSZWNO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</w:fldData>
        </w:fldChar>
      </w:r>
      <w:r w:rsidR="005311CC" w:rsidRPr="006F2CBF">
        <w:rPr>
          <w:lang w:val="en-US"/>
        </w:rPr>
        <w:instrText xml:space="preserve"> ADDIN EN.CITE </w:instrText>
      </w:r>
      <w:r w:rsidR="005311CC" w:rsidRPr="006F2CBF">
        <w:rPr>
          <w:lang w:val="en-US"/>
        </w:rPr>
        <w:fldChar w:fldCharType="begin">
          <w:fldData xml:space="preserve">PEVuZE5vdGU+PENpdGU+PEF1dGhvcj5EYW48L0F1dGhvcj48WWVhcj4yMDE1PC9ZZWFyPjxSZWNO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</w:fldData>
        </w:fldChar>
      </w:r>
      <w:r w:rsidR="005311CC" w:rsidRPr="006F2CBF">
        <w:rPr>
          <w:lang w:val="en-US"/>
        </w:rPr>
        <w:instrText xml:space="preserve"> ADDIN EN.CITE.DATA </w:instrText>
      </w:r>
      <w:r w:rsidR="005311CC" w:rsidRPr="006F2CBF">
        <w:rPr>
          <w:lang w:val="en-US"/>
        </w:rPr>
      </w:r>
      <w:r w:rsidR="005311CC" w:rsidRPr="006F2CBF">
        <w:rPr>
          <w:lang w:val="en-US"/>
        </w:rPr>
        <w:fldChar w:fldCharType="end"/>
      </w:r>
      <w:r w:rsidRPr="006F2CBF">
        <w:rPr>
          <w:lang w:val="en-US"/>
        </w:rPr>
      </w:r>
      <w:r w:rsidRPr="006F2CBF">
        <w:rPr>
          <w:lang w:val="en-US"/>
        </w:rPr>
        <w:fldChar w:fldCharType="separate"/>
      </w:r>
      <w:r w:rsidR="00CD7BA3" w:rsidRPr="006F2CBF">
        <w:rPr>
          <w:lang w:val="en-US"/>
        </w:rPr>
        <w:t>[2, 4-9, 11]</w:t>
      </w:r>
      <w:r w:rsidRPr="006F2CBF">
        <w:rPr>
          <w:lang w:val="en-US"/>
        </w:rPr>
        <w:fldChar w:fldCharType="end"/>
      </w:r>
      <w:r w:rsidRPr="006F2CBF">
        <w:rPr>
          <w:lang w:val="en-US"/>
        </w:rPr>
        <w:t>.</w:t>
      </w:r>
      <w:r w:rsidR="0034582E" w:rsidRPr="006F2CBF">
        <w:rPr>
          <w:lang w:val="en-US"/>
        </w:rPr>
        <w:t xml:space="preserve"> Conversely, the retention scores of one study that used different active video</w:t>
      </w:r>
      <w:r w:rsidR="00E15111" w:rsidRPr="006F2CBF">
        <w:rPr>
          <w:lang w:val="en-US"/>
        </w:rPr>
        <w:t xml:space="preserve"> </w:t>
      </w:r>
      <w:r w:rsidR="0034582E" w:rsidRPr="006F2CBF">
        <w:rPr>
          <w:lang w:val="en-US"/>
        </w:rPr>
        <w:t>games requiring similar motor and cognitive demands</w:t>
      </w:r>
      <w:r w:rsidR="003A6FB4" w:rsidRPr="006F2CBF">
        <w:rPr>
          <w:lang w:val="en-US"/>
        </w:rPr>
        <w:t xml:space="preserve"> </w:t>
      </w:r>
      <w:r w:rsidR="0034582E" w:rsidRPr="006F2CBF">
        <w:rPr>
          <w:lang w:val="en-US"/>
        </w:rPr>
        <w:fldChar w:fldCharType="begin"/>
      </w:r>
      <w:r w:rsidR="005311CC" w:rsidRPr="006F2CBF">
        <w:rPr>
          <w:lang w:val="en-US"/>
        </w:rPr>
        <w:instrText xml:space="preserve"> ADDIN EN.CITE &lt;EndNote&gt;&lt;Cite&gt;&lt;Author&gt;Dantas&lt;/Author&gt;&lt;Year&gt;2018&lt;/Year&gt;&lt;RecNum&gt;1283&lt;/RecNum&gt;&lt;DisplayText&gt;[18]&lt;/DisplayText&gt;&lt;record&gt;&lt;rec-number&gt;1283&lt;/rec-number&gt;&lt;foreign-keys&gt;&lt;key app="EN" db-id="0vzwfxwzk5vwzret5rr5rdfrrfxevp2dtxrv" timestamp="1656245351"&gt;1283&lt;/key&gt;&lt;/foreign-keys&gt;&lt;ref-type name="Journal Article"&gt;17&lt;/ref-type&gt;&lt;contributors&gt;&lt;authors&gt;&lt;author&gt;Dantas, Isabela&lt;/author&gt;&lt;author&gt;Leal, Josevan&lt;/author&gt;&lt;author&gt;Hilgert, Luiza&lt;/author&gt;&lt;author&gt;Allegretti, Ana&lt;/author&gt;&lt;author&gt;Mendes, Felipe&lt;/author&gt;&lt;/authors&gt;&lt;/contributors&gt;&lt;titles&gt;&lt;title&gt;Training healthy persons and individuals with Parkinson&amp;apos;s disease to use Xbox Kinect games: A preliminary study&lt;/title&gt;&lt;secondary-title&gt;Int J Ther Rehabil&lt;/secondary-title&gt;&lt;/titles&gt;&lt;periodical&gt;&lt;full-title&gt;Int J Ther Rehabil&lt;/full-title&gt;&lt;/periodical&gt;&lt;pages&gt;280-290&lt;/pages&gt;&lt;volume&gt;25&lt;/volume&gt;&lt;dates&gt;&lt;year&gt;2018&lt;/year&gt;&lt;pub-dates&gt;&lt;date&gt;06/02&lt;/date&gt;&lt;/pub-dates&gt;&lt;/dates&gt;&lt;urls&gt;&lt;/urls&gt;&lt;electronic-resource-num&gt;10.12968/ijtr.2018.25.6.280&lt;/electronic-resource-num&gt;&lt;/record&gt;&lt;/Cite&gt;&lt;/EndNote&gt;</w:instrText>
      </w:r>
      <w:r w:rsidR="0034582E" w:rsidRPr="006F2CBF">
        <w:rPr>
          <w:lang w:val="en-US"/>
        </w:rPr>
        <w:fldChar w:fldCharType="separate"/>
      </w:r>
      <w:r w:rsidR="00CD7BA3" w:rsidRPr="006F2CBF">
        <w:rPr>
          <w:lang w:val="en-US"/>
        </w:rPr>
        <w:t>[18]</w:t>
      </w:r>
      <w:r w:rsidR="0034582E" w:rsidRPr="006F2CBF">
        <w:rPr>
          <w:lang w:val="en-US"/>
        </w:rPr>
        <w:fldChar w:fldCharType="end"/>
      </w:r>
      <w:r w:rsidR="0034582E" w:rsidRPr="006F2CBF">
        <w:rPr>
          <w:lang w:val="en-US"/>
        </w:rPr>
        <w:t xml:space="preserve"> were pooled together to create a composite effect size.</w:t>
      </w:r>
    </w:p>
    <w:p w14:paraId="136CBDEF" w14:textId="77777777" w:rsidR="006F2CBF" w:rsidRDefault="006F2CBF" w:rsidP="006F2CBF">
      <w:pPr>
        <w:pStyle w:val="EndNoteBibliographyTitle"/>
        <w:ind w:firstLine="0"/>
        <w:jc w:val="both"/>
        <w:rPr>
          <w:b/>
          <w:bCs/>
        </w:rPr>
      </w:pPr>
    </w:p>
    <w:p w14:paraId="13FBE6B1" w14:textId="4A3975FA" w:rsidR="005311CC" w:rsidRPr="006F2CBF" w:rsidRDefault="00CD7BA3" w:rsidP="006F2CBF">
      <w:pPr>
        <w:pStyle w:val="EndNoteBibliographyTitle"/>
        <w:spacing w:line="360" w:lineRule="auto"/>
        <w:ind w:firstLine="0"/>
        <w:jc w:val="both"/>
        <w:rPr>
          <w:b/>
        </w:rPr>
      </w:pPr>
      <w:r w:rsidRPr="006F2CBF">
        <w:rPr>
          <w:b/>
          <w:bCs/>
        </w:rPr>
        <w:fldChar w:fldCharType="begin"/>
      </w:r>
      <w:r w:rsidRPr="006F2CBF">
        <w:rPr>
          <w:b/>
          <w:bCs/>
        </w:rPr>
        <w:instrText xml:space="preserve"> ADDIN EN.REFLIST </w:instrText>
      </w:r>
      <w:r w:rsidRPr="006F2CBF">
        <w:rPr>
          <w:b/>
          <w:bCs/>
        </w:rPr>
        <w:fldChar w:fldCharType="separate"/>
      </w:r>
      <w:r w:rsidR="005311CC" w:rsidRPr="006F2CBF">
        <w:rPr>
          <w:b/>
          <w:bCs/>
        </w:rPr>
        <w:t>R</w:t>
      </w:r>
      <w:r w:rsidR="006F2CBF" w:rsidRPr="006F2CBF">
        <w:rPr>
          <w:b/>
          <w:bCs/>
        </w:rPr>
        <w:t>EFERENCES</w:t>
      </w:r>
    </w:p>
    <w:p w14:paraId="7B4D5403" w14:textId="77777777" w:rsidR="005311CC" w:rsidRPr="006F2CBF" w:rsidRDefault="005311CC" w:rsidP="006F2CBF">
      <w:pPr>
        <w:pStyle w:val="EndNoteBibliography"/>
        <w:spacing w:after="0" w:line="360" w:lineRule="auto"/>
        <w:ind w:left="720" w:hanging="720"/>
      </w:pPr>
      <w:r w:rsidRPr="006F2CBF">
        <w:t>[1]</w:t>
      </w:r>
      <w:r w:rsidRPr="006F2CBF">
        <w:tab/>
        <w:t xml:space="preserve">Behrman AL, </w:t>
      </w:r>
      <w:proofErr w:type="spellStart"/>
      <w:r w:rsidRPr="006F2CBF">
        <w:t>Cauraugh</w:t>
      </w:r>
      <w:proofErr w:type="spellEnd"/>
      <w:r w:rsidRPr="006F2CBF">
        <w:t xml:space="preserve"> JH, Light KE (2000) Practice as an intervention to improve speeded motor performance and motor learning in Parkinson's disease. </w:t>
      </w:r>
      <w:r w:rsidRPr="006F2CBF">
        <w:rPr>
          <w:i/>
        </w:rPr>
        <w:t>J Neurol Sci</w:t>
      </w:r>
      <w:r w:rsidRPr="006F2CBF">
        <w:t xml:space="preserve"> </w:t>
      </w:r>
      <w:r w:rsidRPr="006F2CBF">
        <w:rPr>
          <w:b/>
        </w:rPr>
        <w:t>174</w:t>
      </w:r>
      <w:r w:rsidRPr="006F2CBF">
        <w:t>, 127-136.</w:t>
      </w:r>
    </w:p>
    <w:p w14:paraId="427541AE" w14:textId="34D72516" w:rsidR="005311CC" w:rsidRPr="006F2CBF" w:rsidRDefault="005311CC" w:rsidP="006F2CBF">
      <w:pPr>
        <w:pStyle w:val="EndNoteBibliography"/>
        <w:spacing w:after="0" w:line="360" w:lineRule="auto"/>
        <w:ind w:left="720" w:hanging="720"/>
      </w:pPr>
      <w:r w:rsidRPr="006F2CBF">
        <w:t>[2]</w:t>
      </w:r>
      <w:r w:rsidRPr="006F2CBF">
        <w:tab/>
        <w:t xml:space="preserve">Dan X, King BR, Doyon J, Chan P (2015) Motor </w:t>
      </w:r>
      <w:r w:rsidR="006F2CBF" w:rsidRPr="006F2CBF">
        <w:t>sequence learning and consolidation in unilateral de novo patients wit</w:t>
      </w:r>
      <w:r w:rsidRPr="006F2CBF">
        <w:t xml:space="preserve">h Parkinson’s </w:t>
      </w:r>
      <w:r w:rsidR="006F2CBF">
        <w:t>d</w:t>
      </w:r>
      <w:r w:rsidRPr="006F2CBF">
        <w:t xml:space="preserve">isease. </w:t>
      </w:r>
      <w:proofErr w:type="spellStart"/>
      <w:r w:rsidRPr="006F2CBF">
        <w:rPr>
          <w:i/>
        </w:rPr>
        <w:t>PloS</w:t>
      </w:r>
      <w:proofErr w:type="spellEnd"/>
      <w:r w:rsidRPr="006F2CBF">
        <w:rPr>
          <w:i/>
        </w:rPr>
        <w:t xml:space="preserve"> </w:t>
      </w:r>
      <w:r w:rsidR="006F2CBF">
        <w:rPr>
          <w:i/>
        </w:rPr>
        <w:t>O</w:t>
      </w:r>
      <w:r w:rsidRPr="006F2CBF">
        <w:rPr>
          <w:i/>
        </w:rPr>
        <w:t>ne</w:t>
      </w:r>
      <w:r w:rsidRPr="006F2CBF">
        <w:t xml:space="preserve"> </w:t>
      </w:r>
      <w:r w:rsidRPr="006F2CBF">
        <w:rPr>
          <w:b/>
        </w:rPr>
        <w:t>10</w:t>
      </w:r>
      <w:r w:rsidRPr="006F2CBF">
        <w:t>, e0134291.</w:t>
      </w:r>
    </w:p>
    <w:p w14:paraId="5E12BA39" w14:textId="77777777" w:rsidR="005311CC" w:rsidRPr="006F2CBF" w:rsidRDefault="005311CC" w:rsidP="006F2CBF">
      <w:pPr>
        <w:pStyle w:val="EndNoteBibliography"/>
        <w:spacing w:after="0" w:line="360" w:lineRule="auto"/>
        <w:ind w:left="720" w:hanging="720"/>
      </w:pPr>
      <w:r w:rsidRPr="006F2CBF">
        <w:t>[3]</w:t>
      </w:r>
      <w:r w:rsidRPr="006F2CBF">
        <w:tab/>
        <w:t xml:space="preserve">Harrington DL, </w:t>
      </w:r>
      <w:proofErr w:type="spellStart"/>
      <w:r w:rsidRPr="006F2CBF">
        <w:t>Haaland</w:t>
      </w:r>
      <w:proofErr w:type="spellEnd"/>
      <w:r w:rsidRPr="006F2CBF">
        <w:t xml:space="preserve"> KY, Yeo RA, Marder E (1990) Procedural memory in Parkinson's disease: impaired motor but not </w:t>
      </w:r>
      <w:proofErr w:type="spellStart"/>
      <w:r w:rsidRPr="006F2CBF">
        <w:t>visuoperceptual</w:t>
      </w:r>
      <w:proofErr w:type="spellEnd"/>
      <w:r w:rsidRPr="006F2CBF">
        <w:t xml:space="preserve"> learning. </w:t>
      </w:r>
      <w:r w:rsidRPr="006F2CBF">
        <w:rPr>
          <w:i/>
        </w:rPr>
        <w:t xml:space="preserve">J Clin Exp </w:t>
      </w:r>
      <w:proofErr w:type="spellStart"/>
      <w:r w:rsidRPr="006F2CBF">
        <w:rPr>
          <w:i/>
        </w:rPr>
        <w:t>Neuropsychol</w:t>
      </w:r>
      <w:proofErr w:type="spellEnd"/>
      <w:r w:rsidRPr="006F2CBF">
        <w:t xml:space="preserve"> </w:t>
      </w:r>
      <w:r w:rsidRPr="006F2CBF">
        <w:rPr>
          <w:b/>
        </w:rPr>
        <w:t>12</w:t>
      </w:r>
      <w:r w:rsidRPr="006F2CBF">
        <w:t>, 323-339.</w:t>
      </w:r>
    </w:p>
    <w:p w14:paraId="154F2454" w14:textId="20641B93" w:rsidR="005311CC" w:rsidRPr="006F2CBF" w:rsidRDefault="005311CC" w:rsidP="006F2CBF">
      <w:pPr>
        <w:pStyle w:val="EndNoteBibliography"/>
        <w:spacing w:after="0" w:line="360" w:lineRule="auto"/>
        <w:ind w:left="720" w:hanging="720"/>
      </w:pPr>
      <w:r w:rsidRPr="006F2CBF">
        <w:t>[4]</w:t>
      </w:r>
      <w:r w:rsidRPr="006F2CBF">
        <w:tab/>
        <w:t xml:space="preserve">Hayes HA, Hunsaker N (2015) Does </w:t>
      </w:r>
      <w:r w:rsidR="006F2CBF" w:rsidRPr="006F2CBF">
        <w:t>dopamine replacement medication affect postural sequence learning in</w:t>
      </w:r>
      <w:r w:rsidRPr="006F2CBF">
        <w:t xml:space="preserve"> Parkinson’s </w:t>
      </w:r>
      <w:r w:rsidR="006F2CBF">
        <w:t>d</w:t>
      </w:r>
      <w:r w:rsidRPr="006F2CBF">
        <w:t xml:space="preserve">isease? </w:t>
      </w:r>
      <w:r w:rsidRPr="006F2CBF">
        <w:rPr>
          <w:i/>
        </w:rPr>
        <w:t>Motor Control</w:t>
      </w:r>
      <w:r w:rsidRPr="006F2CBF">
        <w:t xml:space="preserve"> </w:t>
      </w:r>
      <w:r w:rsidRPr="006F2CBF">
        <w:rPr>
          <w:b/>
        </w:rPr>
        <w:t>19</w:t>
      </w:r>
      <w:r w:rsidRPr="006F2CBF">
        <w:t>, 325-340.</w:t>
      </w:r>
    </w:p>
    <w:p w14:paraId="51D64CB5" w14:textId="77777777" w:rsidR="005311CC" w:rsidRPr="006F2CBF" w:rsidRDefault="005311CC" w:rsidP="006F2CBF">
      <w:pPr>
        <w:pStyle w:val="EndNoteBibliography"/>
        <w:spacing w:after="0" w:line="360" w:lineRule="auto"/>
        <w:ind w:left="720" w:hanging="720"/>
      </w:pPr>
      <w:r w:rsidRPr="006F2CBF">
        <w:t>[5]</w:t>
      </w:r>
      <w:r w:rsidRPr="006F2CBF">
        <w:tab/>
      </w:r>
      <w:proofErr w:type="spellStart"/>
      <w:r w:rsidRPr="006F2CBF">
        <w:t>Lahlou</w:t>
      </w:r>
      <w:proofErr w:type="spellEnd"/>
      <w:r w:rsidRPr="006F2CBF">
        <w:t xml:space="preserve"> S, </w:t>
      </w:r>
      <w:proofErr w:type="spellStart"/>
      <w:r w:rsidRPr="006F2CBF">
        <w:t>Gabitov</w:t>
      </w:r>
      <w:proofErr w:type="spellEnd"/>
      <w:r w:rsidRPr="006F2CBF">
        <w:t xml:space="preserve"> E, Owen L, </w:t>
      </w:r>
      <w:proofErr w:type="spellStart"/>
      <w:r w:rsidRPr="006F2CBF">
        <w:t>Shohamy</w:t>
      </w:r>
      <w:proofErr w:type="spellEnd"/>
      <w:r w:rsidRPr="006F2CBF">
        <w:t xml:space="preserve"> D, Sharp M (2022) Preserved motor memory in Parkinson's disease. </w:t>
      </w:r>
      <w:proofErr w:type="spellStart"/>
      <w:r w:rsidRPr="006F2CBF">
        <w:rPr>
          <w:i/>
        </w:rPr>
        <w:t>Neuropsychologia</w:t>
      </w:r>
      <w:proofErr w:type="spellEnd"/>
      <w:r w:rsidRPr="006F2CBF">
        <w:t xml:space="preserve"> </w:t>
      </w:r>
      <w:r w:rsidRPr="006F2CBF">
        <w:rPr>
          <w:b/>
        </w:rPr>
        <w:t>167</w:t>
      </w:r>
      <w:r w:rsidRPr="006F2CBF">
        <w:t>, 108161.</w:t>
      </w:r>
    </w:p>
    <w:p w14:paraId="122AE356" w14:textId="7BA54211" w:rsidR="005311CC" w:rsidRPr="006F2CBF" w:rsidRDefault="005311CC" w:rsidP="006F2CBF">
      <w:pPr>
        <w:pStyle w:val="EndNoteBibliography"/>
        <w:spacing w:after="0" w:line="360" w:lineRule="auto"/>
        <w:ind w:left="720" w:hanging="720"/>
      </w:pPr>
      <w:r w:rsidRPr="006F2CBF">
        <w:t>[6]</w:t>
      </w:r>
      <w:r w:rsidRPr="006F2CBF">
        <w:tab/>
        <w:t>Lee YY, Tai CH, Fisher BE (2019) Context-</w:t>
      </w:r>
      <w:r w:rsidR="006F2CBF" w:rsidRPr="006F2CBF">
        <w:t>dependent behavi</w:t>
      </w:r>
      <w:r w:rsidRPr="006F2CBF">
        <w:t xml:space="preserve">or in Parkinson’s </w:t>
      </w:r>
      <w:r w:rsidR="006F2CBF" w:rsidRPr="006F2CBF">
        <w:t>disease with freezing of g</w:t>
      </w:r>
      <w:r w:rsidRPr="006F2CBF">
        <w:t xml:space="preserve">ait. </w:t>
      </w:r>
      <w:proofErr w:type="spellStart"/>
      <w:r w:rsidRPr="006F2CBF">
        <w:rPr>
          <w:i/>
        </w:rPr>
        <w:t>Neurorehabil</w:t>
      </w:r>
      <w:proofErr w:type="spellEnd"/>
      <w:r w:rsidRPr="006F2CBF">
        <w:rPr>
          <w:i/>
        </w:rPr>
        <w:t xml:space="preserve"> Neural Repair</w:t>
      </w:r>
      <w:r w:rsidRPr="006F2CBF">
        <w:t xml:space="preserve"> </w:t>
      </w:r>
      <w:r w:rsidRPr="006F2CBF">
        <w:rPr>
          <w:b/>
        </w:rPr>
        <w:t>33</w:t>
      </w:r>
      <w:r w:rsidRPr="006F2CBF">
        <w:t>, 1040-1049.</w:t>
      </w:r>
    </w:p>
    <w:p w14:paraId="07BA2DDC" w14:textId="77777777" w:rsidR="005311CC" w:rsidRPr="006F2CBF" w:rsidRDefault="005311CC" w:rsidP="006F2CBF">
      <w:pPr>
        <w:pStyle w:val="EndNoteBibliography"/>
        <w:spacing w:after="0" w:line="360" w:lineRule="auto"/>
        <w:ind w:left="720" w:hanging="720"/>
      </w:pPr>
      <w:r w:rsidRPr="006F2CBF">
        <w:t>[7]</w:t>
      </w:r>
      <w:r w:rsidRPr="006F2CBF">
        <w:tab/>
        <w:t xml:space="preserve">Lin C, Sullivan KJ, Wu AD, </w:t>
      </w:r>
      <w:proofErr w:type="spellStart"/>
      <w:r w:rsidRPr="006F2CBF">
        <w:t>Kantak</w:t>
      </w:r>
      <w:proofErr w:type="spellEnd"/>
      <w:r w:rsidRPr="006F2CBF">
        <w:t xml:space="preserve"> S, </w:t>
      </w:r>
      <w:proofErr w:type="spellStart"/>
      <w:r w:rsidRPr="006F2CBF">
        <w:t>Winstein</w:t>
      </w:r>
      <w:proofErr w:type="spellEnd"/>
      <w:r w:rsidRPr="006F2CBF">
        <w:t xml:space="preserve"> CJ (2007) Effect of task practice order on motor skill learning in adults with Parkinson disease: a pilot study. </w:t>
      </w:r>
      <w:r w:rsidRPr="006F2CBF">
        <w:rPr>
          <w:i/>
        </w:rPr>
        <w:t xml:space="preserve">Phys </w:t>
      </w:r>
      <w:proofErr w:type="spellStart"/>
      <w:r w:rsidRPr="006F2CBF">
        <w:rPr>
          <w:i/>
        </w:rPr>
        <w:t>Ther</w:t>
      </w:r>
      <w:proofErr w:type="spellEnd"/>
      <w:r w:rsidRPr="006F2CBF">
        <w:t xml:space="preserve"> </w:t>
      </w:r>
      <w:r w:rsidRPr="006F2CBF">
        <w:rPr>
          <w:b/>
        </w:rPr>
        <w:t>87</w:t>
      </w:r>
      <w:r w:rsidRPr="006F2CBF">
        <w:t>, 1120-1131.</w:t>
      </w:r>
    </w:p>
    <w:p w14:paraId="5AAB0B7D" w14:textId="77777777" w:rsidR="005311CC" w:rsidRPr="006F2CBF" w:rsidRDefault="005311CC" w:rsidP="006F2CBF">
      <w:pPr>
        <w:pStyle w:val="EndNoteBibliography"/>
        <w:spacing w:after="0" w:line="360" w:lineRule="auto"/>
        <w:ind w:left="720" w:hanging="720"/>
      </w:pPr>
      <w:r w:rsidRPr="006F2CBF">
        <w:lastRenderedPageBreak/>
        <w:t>[8]</w:t>
      </w:r>
      <w:r w:rsidRPr="006F2CBF">
        <w:tab/>
        <w:t xml:space="preserve">Marinelli L, </w:t>
      </w:r>
      <w:proofErr w:type="spellStart"/>
      <w:r w:rsidRPr="006F2CBF">
        <w:t>Crupi</w:t>
      </w:r>
      <w:proofErr w:type="spellEnd"/>
      <w:r w:rsidRPr="006F2CBF">
        <w:t xml:space="preserve"> D, Di Rocco A, Bove M, </w:t>
      </w:r>
      <w:proofErr w:type="spellStart"/>
      <w:r w:rsidRPr="006F2CBF">
        <w:t>Eidelberg</w:t>
      </w:r>
      <w:proofErr w:type="spellEnd"/>
      <w:r w:rsidRPr="006F2CBF">
        <w:t xml:space="preserve"> D, </w:t>
      </w:r>
      <w:proofErr w:type="spellStart"/>
      <w:r w:rsidRPr="006F2CBF">
        <w:t>Abbruzzese</w:t>
      </w:r>
      <w:proofErr w:type="spellEnd"/>
      <w:r w:rsidRPr="006F2CBF">
        <w:t xml:space="preserve"> G, </w:t>
      </w:r>
      <w:proofErr w:type="spellStart"/>
      <w:r w:rsidRPr="006F2CBF">
        <w:t>Ghilardi</w:t>
      </w:r>
      <w:proofErr w:type="spellEnd"/>
      <w:r w:rsidRPr="006F2CBF">
        <w:t xml:space="preserve"> MF (2009) Learning and consolidation of visuo-motor adaptation in Parkinson's disease. </w:t>
      </w:r>
      <w:r w:rsidRPr="006F2CBF">
        <w:rPr>
          <w:i/>
        </w:rPr>
        <w:t xml:space="preserve">Parkinsonism </w:t>
      </w:r>
      <w:proofErr w:type="spellStart"/>
      <w:r w:rsidRPr="006F2CBF">
        <w:rPr>
          <w:i/>
        </w:rPr>
        <w:t>Relat</w:t>
      </w:r>
      <w:proofErr w:type="spellEnd"/>
      <w:r w:rsidRPr="006F2CBF">
        <w:rPr>
          <w:i/>
        </w:rPr>
        <w:t xml:space="preserve"> </w:t>
      </w:r>
      <w:proofErr w:type="spellStart"/>
      <w:r w:rsidRPr="006F2CBF">
        <w:rPr>
          <w:i/>
        </w:rPr>
        <w:t>Disord</w:t>
      </w:r>
      <w:proofErr w:type="spellEnd"/>
      <w:r w:rsidRPr="006F2CBF">
        <w:t xml:space="preserve"> </w:t>
      </w:r>
      <w:r w:rsidRPr="006F2CBF">
        <w:rPr>
          <w:b/>
        </w:rPr>
        <w:t>15</w:t>
      </w:r>
      <w:r w:rsidRPr="006F2CBF">
        <w:t>, 6-11.</w:t>
      </w:r>
    </w:p>
    <w:p w14:paraId="4D6C8CCE" w14:textId="30E75C88" w:rsidR="005311CC" w:rsidRPr="006F2CBF" w:rsidRDefault="005311CC" w:rsidP="006F2CBF">
      <w:pPr>
        <w:pStyle w:val="EndNoteBibliography"/>
        <w:spacing w:after="0" w:line="360" w:lineRule="auto"/>
        <w:ind w:left="720" w:hanging="720"/>
      </w:pPr>
      <w:r w:rsidRPr="006F2CBF">
        <w:t>[9]</w:t>
      </w:r>
      <w:r w:rsidRPr="006F2CBF">
        <w:tab/>
      </w:r>
      <w:proofErr w:type="spellStart"/>
      <w:r w:rsidRPr="006F2CBF">
        <w:t>Onla</w:t>
      </w:r>
      <w:proofErr w:type="spellEnd"/>
      <w:r w:rsidRPr="006F2CBF">
        <w:t xml:space="preserve">-Or S, </w:t>
      </w:r>
      <w:proofErr w:type="spellStart"/>
      <w:r w:rsidRPr="006F2CBF">
        <w:t>Winstein</w:t>
      </w:r>
      <w:proofErr w:type="spellEnd"/>
      <w:r w:rsidRPr="006F2CBF">
        <w:t xml:space="preserve"> CJ (2008) Determining the</w:t>
      </w:r>
      <w:r w:rsidR="006F2CBF" w:rsidRPr="006F2CBF">
        <w:t xml:space="preserve"> optimal challenge point for motor skill learning in adults with moderately severe</w:t>
      </w:r>
      <w:r w:rsidRPr="006F2CBF">
        <w:t xml:space="preserve"> Parkinson’s </w:t>
      </w:r>
      <w:r w:rsidR="006F2CBF">
        <w:t>d</w:t>
      </w:r>
      <w:r w:rsidRPr="006F2CBF">
        <w:t xml:space="preserve">isease. </w:t>
      </w:r>
      <w:proofErr w:type="spellStart"/>
      <w:r w:rsidRPr="006F2CBF">
        <w:rPr>
          <w:i/>
        </w:rPr>
        <w:t>Neurorehabil</w:t>
      </w:r>
      <w:proofErr w:type="spellEnd"/>
      <w:r w:rsidRPr="006F2CBF">
        <w:rPr>
          <w:i/>
        </w:rPr>
        <w:t xml:space="preserve"> Neural Repair</w:t>
      </w:r>
      <w:r w:rsidRPr="006F2CBF">
        <w:t xml:space="preserve"> </w:t>
      </w:r>
      <w:r w:rsidRPr="006F2CBF">
        <w:rPr>
          <w:b/>
        </w:rPr>
        <w:t>22</w:t>
      </w:r>
      <w:r w:rsidRPr="006F2CBF">
        <w:t>, 385-395.</w:t>
      </w:r>
    </w:p>
    <w:p w14:paraId="5C21BDA9" w14:textId="77777777" w:rsidR="005311CC" w:rsidRPr="006F2CBF" w:rsidRDefault="005311CC" w:rsidP="006F2CBF">
      <w:pPr>
        <w:pStyle w:val="EndNoteBibliography"/>
        <w:spacing w:after="0" w:line="360" w:lineRule="auto"/>
        <w:ind w:left="720" w:hanging="720"/>
      </w:pPr>
      <w:r w:rsidRPr="006F2CBF">
        <w:t>[10]</w:t>
      </w:r>
      <w:r w:rsidRPr="006F2CBF">
        <w:tab/>
        <w:t xml:space="preserve">Peterson DS, Dijkstra BW, </w:t>
      </w:r>
      <w:proofErr w:type="spellStart"/>
      <w:r w:rsidRPr="006F2CBF">
        <w:t>Horak</w:t>
      </w:r>
      <w:proofErr w:type="spellEnd"/>
      <w:r w:rsidRPr="006F2CBF">
        <w:t xml:space="preserve"> FB (2016) Postural motor learning in people with Parkinson's disease. </w:t>
      </w:r>
      <w:r w:rsidRPr="006F2CBF">
        <w:rPr>
          <w:i/>
        </w:rPr>
        <w:t>J Neurol</w:t>
      </w:r>
      <w:r w:rsidRPr="006F2CBF">
        <w:t xml:space="preserve"> </w:t>
      </w:r>
      <w:r w:rsidRPr="006F2CBF">
        <w:rPr>
          <w:b/>
        </w:rPr>
        <w:t>263</w:t>
      </w:r>
      <w:r w:rsidRPr="006F2CBF">
        <w:t>, 1518-1529.</w:t>
      </w:r>
    </w:p>
    <w:p w14:paraId="77D10F19" w14:textId="77777777" w:rsidR="005311CC" w:rsidRPr="006F2CBF" w:rsidRDefault="005311CC" w:rsidP="006F2CBF">
      <w:pPr>
        <w:pStyle w:val="EndNoteBibliography"/>
        <w:spacing w:after="0" w:line="360" w:lineRule="auto"/>
        <w:ind w:left="720" w:hanging="720"/>
      </w:pPr>
      <w:r w:rsidRPr="006F2CBF">
        <w:t>[11]</w:t>
      </w:r>
      <w:r w:rsidRPr="006F2CBF">
        <w:tab/>
        <w:t xml:space="preserve">Platz T, Brown RG, Marsden CD (1998) Training improves the speed of aimed movements in Parkinson's disease. </w:t>
      </w:r>
      <w:r w:rsidRPr="006F2CBF">
        <w:rPr>
          <w:i/>
        </w:rPr>
        <w:t>Brain</w:t>
      </w:r>
      <w:r w:rsidRPr="006F2CBF">
        <w:t xml:space="preserve"> </w:t>
      </w:r>
      <w:r w:rsidRPr="006F2CBF">
        <w:rPr>
          <w:b/>
        </w:rPr>
        <w:t>121</w:t>
      </w:r>
      <w:r w:rsidRPr="006F2CBF">
        <w:t>, 505-514.</w:t>
      </w:r>
    </w:p>
    <w:p w14:paraId="21DE258E" w14:textId="1C1A8618" w:rsidR="005311CC" w:rsidRPr="006F2CBF" w:rsidRDefault="005311CC" w:rsidP="006F2CBF">
      <w:pPr>
        <w:pStyle w:val="EndNoteBibliography"/>
        <w:spacing w:after="0" w:line="360" w:lineRule="auto"/>
        <w:ind w:left="720" w:hanging="720"/>
      </w:pPr>
      <w:r w:rsidRPr="006F2CBF">
        <w:t>[12]</w:t>
      </w:r>
      <w:r w:rsidRPr="006F2CBF">
        <w:tab/>
      </w:r>
      <w:proofErr w:type="spellStart"/>
      <w:r w:rsidRPr="006F2CBF">
        <w:t>Sidaway</w:t>
      </w:r>
      <w:proofErr w:type="spellEnd"/>
      <w:r w:rsidRPr="006F2CBF">
        <w:t xml:space="preserve"> B, Ala B, Baughman K, Glidden J, Cowie S, Peabody A, Roundy D, Spaulding J, Stephens R, Wright DL (2016) Contextual </w:t>
      </w:r>
      <w:r w:rsidR="006F2CBF">
        <w:t>i</w:t>
      </w:r>
      <w:r w:rsidR="006F2CBF" w:rsidRPr="006F2CBF">
        <w:t>nterference can facilitate motor learning in older adults and in individuals wit</w:t>
      </w:r>
      <w:r w:rsidRPr="006F2CBF">
        <w:t xml:space="preserve">h Parkinson's </w:t>
      </w:r>
      <w:r w:rsidR="006F2CBF">
        <w:t>d</w:t>
      </w:r>
      <w:r w:rsidRPr="006F2CBF">
        <w:t xml:space="preserve">isease. </w:t>
      </w:r>
      <w:r w:rsidRPr="006F2CBF">
        <w:rPr>
          <w:i/>
        </w:rPr>
        <w:t xml:space="preserve">J Mot </w:t>
      </w:r>
      <w:proofErr w:type="spellStart"/>
      <w:r w:rsidRPr="006F2CBF">
        <w:rPr>
          <w:i/>
        </w:rPr>
        <w:t>Behav</w:t>
      </w:r>
      <w:proofErr w:type="spellEnd"/>
      <w:r w:rsidRPr="006F2CBF">
        <w:t xml:space="preserve"> </w:t>
      </w:r>
      <w:r w:rsidRPr="006F2CBF">
        <w:rPr>
          <w:b/>
        </w:rPr>
        <w:t>48</w:t>
      </w:r>
      <w:r w:rsidRPr="006F2CBF">
        <w:t>, 509-518.</w:t>
      </w:r>
    </w:p>
    <w:p w14:paraId="37B598D8" w14:textId="77777777" w:rsidR="005311CC" w:rsidRPr="006F2CBF" w:rsidRDefault="005311CC" w:rsidP="006F2CBF">
      <w:pPr>
        <w:pStyle w:val="EndNoteBibliography"/>
        <w:spacing w:after="0" w:line="360" w:lineRule="auto"/>
        <w:ind w:left="720" w:hanging="720"/>
      </w:pPr>
      <w:r w:rsidRPr="006F2CBF">
        <w:t>[13]</w:t>
      </w:r>
      <w:r w:rsidRPr="006F2CBF">
        <w:tab/>
        <w:t xml:space="preserve">Smiley-Oyen AL, Lowry KA, Emerson QR (2006) Learning and retention of movement sequences in Parkinson's disease. </w:t>
      </w:r>
      <w:r w:rsidRPr="006F2CBF">
        <w:rPr>
          <w:i/>
        </w:rPr>
        <w:t xml:space="preserve">Mov </w:t>
      </w:r>
      <w:proofErr w:type="spellStart"/>
      <w:r w:rsidRPr="006F2CBF">
        <w:rPr>
          <w:i/>
        </w:rPr>
        <w:t>Disord</w:t>
      </w:r>
      <w:proofErr w:type="spellEnd"/>
      <w:r w:rsidRPr="006F2CBF">
        <w:t xml:space="preserve"> </w:t>
      </w:r>
      <w:r w:rsidRPr="006F2CBF">
        <w:rPr>
          <w:b/>
        </w:rPr>
        <w:t>21</w:t>
      </w:r>
      <w:r w:rsidRPr="006F2CBF">
        <w:t>, 1078-1087.</w:t>
      </w:r>
    </w:p>
    <w:p w14:paraId="565745C6" w14:textId="38DA1304" w:rsidR="005311CC" w:rsidRPr="006F2CBF" w:rsidRDefault="005311CC" w:rsidP="006F2CBF">
      <w:pPr>
        <w:pStyle w:val="EndNoteBibliography"/>
        <w:spacing w:after="0" w:line="360" w:lineRule="auto"/>
        <w:ind w:left="720" w:hanging="720"/>
      </w:pPr>
      <w:r w:rsidRPr="006F2CBF">
        <w:t>[14]</w:t>
      </w:r>
      <w:r w:rsidRPr="006F2CBF">
        <w:tab/>
        <w:t xml:space="preserve">Carey JR, Bhatt E, Nagpal A (2005) Neuroplasticity </w:t>
      </w:r>
      <w:r w:rsidR="006F2CBF" w:rsidRPr="006F2CBF">
        <w:t>promoted by task complex</w:t>
      </w:r>
      <w:r w:rsidRPr="006F2CBF">
        <w:t xml:space="preserve">ity. </w:t>
      </w:r>
      <w:proofErr w:type="spellStart"/>
      <w:r w:rsidRPr="006F2CBF">
        <w:rPr>
          <w:i/>
        </w:rPr>
        <w:t>Exerc</w:t>
      </w:r>
      <w:proofErr w:type="spellEnd"/>
      <w:r w:rsidRPr="006F2CBF">
        <w:rPr>
          <w:i/>
        </w:rPr>
        <w:t xml:space="preserve"> Sport Sci Rev</w:t>
      </w:r>
      <w:r w:rsidRPr="006F2CBF">
        <w:t xml:space="preserve"> </w:t>
      </w:r>
      <w:r w:rsidRPr="006F2CBF">
        <w:rPr>
          <w:b/>
        </w:rPr>
        <w:t>33</w:t>
      </w:r>
      <w:r w:rsidR="006F2CBF">
        <w:t>, 24-31.</w:t>
      </w:r>
    </w:p>
    <w:p w14:paraId="7CC8359F" w14:textId="77777777" w:rsidR="005311CC" w:rsidRPr="006F2CBF" w:rsidRDefault="005311CC" w:rsidP="006F2CBF">
      <w:pPr>
        <w:pStyle w:val="EndNoteBibliography"/>
        <w:spacing w:after="0" w:line="360" w:lineRule="auto"/>
        <w:ind w:left="720" w:hanging="720"/>
      </w:pPr>
      <w:r w:rsidRPr="006F2CBF">
        <w:t>[15]</w:t>
      </w:r>
      <w:r w:rsidRPr="006F2CBF">
        <w:tab/>
        <w:t xml:space="preserve">Schmidt RA, Lee TD, </w:t>
      </w:r>
      <w:proofErr w:type="spellStart"/>
      <w:r w:rsidRPr="006F2CBF">
        <w:t>Winstein</w:t>
      </w:r>
      <w:proofErr w:type="spellEnd"/>
      <w:r w:rsidRPr="006F2CBF">
        <w:t xml:space="preserve"> C, Wulf G, </w:t>
      </w:r>
      <w:proofErr w:type="spellStart"/>
      <w:r w:rsidRPr="006F2CBF">
        <w:t>Zelaznik</w:t>
      </w:r>
      <w:proofErr w:type="spellEnd"/>
      <w:r w:rsidRPr="006F2CBF">
        <w:t xml:space="preserve"> HN (2018) </w:t>
      </w:r>
      <w:r w:rsidRPr="006F2CBF">
        <w:rPr>
          <w:i/>
        </w:rPr>
        <w:t>Motor control and learning: A behavioral emphasis</w:t>
      </w:r>
      <w:r w:rsidRPr="006F2CBF">
        <w:t>, Human Kinetics.</w:t>
      </w:r>
    </w:p>
    <w:p w14:paraId="42DB6C2F" w14:textId="77777777" w:rsidR="005311CC" w:rsidRPr="006F2CBF" w:rsidRDefault="005311CC" w:rsidP="006F2CBF">
      <w:pPr>
        <w:pStyle w:val="EndNoteBibliography"/>
        <w:spacing w:after="0" w:line="360" w:lineRule="auto"/>
        <w:ind w:left="720" w:hanging="720"/>
      </w:pPr>
      <w:r w:rsidRPr="006F2CBF">
        <w:t>[16]</w:t>
      </w:r>
      <w:r w:rsidRPr="006F2CBF">
        <w:tab/>
        <w:t xml:space="preserve">Chen C-L, Lou S-Z, Wu H-W, Wu S-K, Yeung K-T, </w:t>
      </w:r>
      <w:proofErr w:type="spellStart"/>
      <w:r w:rsidRPr="006F2CBF">
        <w:t>Su</w:t>
      </w:r>
      <w:proofErr w:type="spellEnd"/>
      <w:r w:rsidRPr="006F2CBF">
        <w:t xml:space="preserve"> F-C (2014) Effects of the type and direction of support surface perturbation on postural responses. </w:t>
      </w:r>
      <w:r w:rsidRPr="006F2CBF">
        <w:rPr>
          <w:i/>
        </w:rPr>
        <w:t xml:space="preserve">J </w:t>
      </w:r>
      <w:proofErr w:type="spellStart"/>
      <w:r w:rsidRPr="006F2CBF">
        <w:rPr>
          <w:i/>
        </w:rPr>
        <w:t>Neuroeng</w:t>
      </w:r>
      <w:proofErr w:type="spellEnd"/>
      <w:r w:rsidRPr="006F2CBF">
        <w:rPr>
          <w:i/>
        </w:rPr>
        <w:t xml:space="preserve"> Rehabilitation</w:t>
      </w:r>
      <w:r w:rsidRPr="006F2CBF">
        <w:t xml:space="preserve"> </w:t>
      </w:r>
      <w:r w:rsidRPr="006F2CBF">
        <w:rPr>
          <w:b/>
        </w:rPr>
        <w:t>11</w:t>
      </w:r>
      <w:r w:rsidRPr="006F2CBF">
        <w:t>, 50.</w:t>
      </w:r>
    </w:p>
    <w:p w14:paraId="7D276A12" w14:textId="77777777" w:rsidR="005311CC" w:rsidRPr="006F2CBF" w:rsidRDefault="005311CC" w:rsidP="006F2CBF">
      <w:pPr>
        <w:pStyle w:val="EndNoteBibliography"/>
        <w:spacing w:after="0" w:line="360" w:lineRule="auto"/>
        <w:ind w:left="720" w:hanging="720"/>
      </w:pPr>
      <w:r w:rsidRPr="006F2CBF">
        <w:t>[17]</w:t>
      </w:r>
      <w:r w:rsidRPr="006F2CBF">
        <w:tab/>
        <w:t>Lu C, Amundsen-</w:t>
      </w:r>
      <w:proofErr w:type="spellStart"/>
      <w:r w:rsidRPr="006F2CBF">
        <w:t>Huffmaster</w:t>
      </w:r>
      <w:proofErr w:type="spellEnd"/>
      <w:r w:rsidRPr="006F2CBF">
        <w:t xml:space="preserve"> SL, Louie KH, Lowe R, </w:t>
      </w:r>
      <w:proofErr w:type="spellStart"/>
      <w:r w:rsidRPr="006F2CBF">
        <w:t>Abulu</w:t>
      </w:r>
      <w:proofErr w:type="spellEnd"/>
      <w:r w:rsidRPr="006F2CBF">
        <w:t xml:space="preserve"> R, McGovern RA, </w:t>
      </w:r>
      <w:proofErr w:type="spellStart"/>
      <w:r w:rsidRPr="006F2CBF">
        <w:t>Vitek</w:t>
      </w:r>
      <w:proofErr w:type="spellEnd"/>
      <w:r w:rsidRPr="006F2CBF">
        <w:t xml:space="preserve"> JL, MacKinnon CD, Cooper SE (2021) Comparison of forward and backward postural perturbations in mild-to-moderate Parkinson's disease. </w:t>
      </w:r>
      <w:r w:rsidRPr="006F2CBF">
        <w:rPr>
          <w:i/>
        </w:rPr>
        <w:t>Gait Posture</w:t>
      </w:r>
      <w:r w:rsidRPr="006F2CBF">
        <w:t xml:space="preserve"> </w:t>
      </w:r>
      <w:r w:rsidRPr="006F2CBF">
        <w:rPr>
          <w:b/>
        </w:rPr>
        <w:t>84</w:t>
      </w:r>
      <w:r w:rsidRPr="006F2CBF">
        <w:t>, 205-208.</w:t>
      </w:r>
    </w:p>
    <w:p w14:paraId="748DF22C" w14:textId="77777777" w:rsidR="005311CC" w:rsidRPr="006F2CBF" w:rsidRDefault="005311CC" w:rsidP="006F2CBF">
      <w:pPr>
        <w:pStyle w:val="EndNoteBibliography"/>
        <w:spacing w:after="0" w:line="360" w:lineRule="auto"/>
        <w:ind w:left="720" w:hanging="720"/>
      </w:pPr>
      <w:r w:rsidRPr="006F2CBF">
        <w:t>[18]</w:t>
      </w:r>
      <w:r w:rsidRPr="006F2CBF">
        <w:tab/>
      </w:r>
      <w:proofErr w:type="spellStart"/>
      <w:r w:rsidRPr="006F2CBF">
        <w:t>Dantas</w:t>
      </w:r>
      <w:proofErr w:type="spellEnd"/>
      <w:r w:rsidRPr="006F2CBF">
        <w:t xml:space="preserve"> I, Leal J, </w:t>
      </w:r>
      <w:proofErr w:type="spellStart"/>
      <w:r w:rsidRPr="006F2CBF">
        <w:t>Hilgert</w:t>
      </w:r>
      <w:proofErr w:type="spellEnd"/>
      <w:r w:rsidRPr="006F2CBF">
        <w:t xml:space="preserve"> L, </w:t>
      </w:r>
      <w:proofErr w:type="spellStart"/>
      <w:r w:rsidRPr="006F2CBF">
        <w:t>Allegretti</w:t>
      </w:r>
      <w:proofErr w:type="spellEnd"/>
      <w:r w:rsidRPr="006F2CBF">
        <w:t xml:space="preserve"> A, Mendes F (2018) Training healthy persons and individuals with Parkinson's disease to use Xbox Kinect games: A preliminary study. </w:t>
      </w:r>
      <w:r w:rsidRPr="006F2CBF">
        <w:rPr>
          <w:i/>
        </w:rPr>
        <w:t xml:space="preserve">Int J </w:t>
      </w:r>
      <w:proofErr w:type="spellStart"/>
      <w:r w:rsidRPr="006F2CBF">
        <w:rPr>
          <w:i/>
        </w:rPr>
        <w:t>Ther</w:t>
      </w:r>
      <w:proofErr w:type="spellEnd"/>
      <w:r w:rsidRPr="006F2CBF">
        <w:rPr>
          <w:i/>
        </w:rPr>
        <w:t xml:space="preserve"> </w:t>
      </w:r>
      <w:proofErr w:type="spellStart"/>
      <w:r w:rsidRPr="006F2CBF">
        <w:rPr>
          <w:i/>
        </w:rPr>
        <w:t>Rehabil</w:t>
      </w:r>
      <w:proofErr w:type="spellEnd"/>
      <w:r w:rsidRPr="006F2CBF">
        <w:t xml:space="preserve"> </w:t>
      </w:r>
      <w:r w:rsidRPr="006F2CBF">
        <w:rPr>
          <w:b/>
        </w:rPr>
        <w:t>25</w:t>
      </w:r>
      <w:r w:rsidRPr="006F2CBF">
        <w:t>, 280-290.</w:t>
      </w:r>
    </w:p>
    <w:p w14:paraId="4ED9EB92" w14:textId="3463D277" w:rsidR="00CD7BA3" w:rsidRPr="006F2CBF" w:rsidRDefault="00CD7BA3" w:rsidP="006F2CBF">
      <w:pPr>
        <w:spacing w:after="0" w:line="360" w:lineRule="auto"/>
        <w:ind w:firstLine="0"/>
        <w:rPr>
          <w:lang w:val="en-US"/>
        </w:rPr>
      </w:pPr>
      <w:r w:rsidRPr="006F2CBF">
        <w:rPr>
          <w:lang w:val="en-US"/>
        </w:rPr>
        <w:fldChar w:fldCharType="end"/>
      </w:r>
    </w:p>
    <w:sectPr w:rsidR="00CD7BA3" w:rsidRPr="006F2CBF" w:rsidSect="00DA2AC1">
      <w:pgSz w:w="11906" w:h="16838"/>
      <w:pgMar w:top="992" w:right="1440" w:bottom="1134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rebuchet MS">
    <w:panose1 w:val="020B0603020202020204"/>
    <w:charset w:val="00"/>
    <w:family w:val="swiss"/>
    <w:pitch w:val="variable"/>
    <w:sig w:usb0="00000287" w:usb1="00000000" w:usb2="00000000" w:usb3="00000000" w:csb0="0000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5BF4C75"/>
    <w:multiLevelType w:val="hybridMultilevel"/>
    <w:tmpl w:val="9C32C5BE"/>
    <w:lvl w:ilvl="0" w:tplc="619AA4F4">
      <w:start w:val="1"/>
      <w:numFmt w:val="decimal"/>
      <w:lvlText w:val="Q%1."/>
      <w:lvlJc w:val="left"/>
      <w:pPr>
        <w:ind w:left="360" w:hanging="360"/>
      </w:pPr>
      <w:rPr>
        <w:rFonts w:hint="default"/>
        <w:b/>
        <w:bCs/>
      </w:rPr>
    </w:lvl>
    <w:lvl w:ilvl="1" w:tplc="10090019" w:tentative="1">
      <w:start w:val="1"/>
      <w:numFmt w:val="lowerLetter"/>
      <w:lvlText w:val="%2."/>
      <w:lvlJc w:val="left"/>
      <w:pPr>
        <w:ind w:left="1080" w:hanging="360"/>
      </w:pPr>
    </w:lvl>
    <w:lvl w:ilvl="2" w:tplc="1009001B" w:tentative="1">
      <w:start w:val="1"/>
      <w:numFmt w:val="lowerRoman"/>
      <w:lvlText w:val="%3."/>
      <w:lvlJc w:val="right"/>
      <w:pPr>
        <w:ind w:left="1800" w:hanging="180"/>
      </w:pPr>
    </w:lvl>
    <w:lvl w:ilvl="3" w:tplc="1009000F" w:tentative="1">
      <w:start w:val="1"/>
      <w:numFmt w:val="decimal"/>
      <w:lvlText w:val="%4."/>
      <w:lvlJc w:val="left"/>
      <w:pPr>
        <w:ind w:left="2520" w:hanging="360"/>
      </w:pPr>
    </w:lvl>
    <w:lvl w:ilvl="4" w:tplc="10090019" w:tentative="1">
      <w:start w:val="1"/>
      <w:numFmt w:val="lowerLetter"/>
      <w:lvlText w:val="%5."/>
      <w:lvlJc w:val="left"/>
      <w:pPr>
        <w:ind w:left="3240" w:hanging="360"/>
      </w:pPr>
    </w:lvl>
    <w:lvl w:ilvl="5" w:tplc="1009001B" w:tentative="1">
      <w:start w:val="1"/>
      <w:numFmt w:val="lowerRoman"/>
      <w:lvlText w:val="%6."/>
      <w:lvlJc w:val="right"/>
      <w:pPr>
        <w:ind w:left="3960" w:hanging="180"/>
      </w:pPr>
    </w:lvl>
    <w:lvl w:ilvl="6" w:tplc="1009000F" w:tentative="1">
      <w:start w:val="1"/>
      <w:numFmt w:val="decimal"/>
      <w:lvlText w:val="%7."/>
      <w:lvlJc w:val="left"/>
      <w:pPr>
        <w:ind w:left="4680" w:hanging="360"/>
      </w:pPr>
    </w:lvl>
    <w:lvl w:ilvl="7" w:tplc="10090019" w:tentative="1">
      <w:start w:val="1"/>
      <w:numFmt w:val="lowerLetter"/>
      <w:lvlText w:val="%8."/>
      <w:lvlJc w:val="left"/>
      <w:pPr>
        <w:ind w:left="5400" w:hanging="360"/>
      </w:pPr>
    </w:lvl>
    <w:lvl w:ilvl="8" w:tplc="10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382644E9"/>
    <w:multiLevelType w:val="hybridMultilevel"/>
    <w:tmpl w:val="0EB8FE06"/>
    <w:lvl w:ilvl="0" w:tplc="08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080" w:hanging="360"/>
      </w:pPr>
    </w:lvl>
    <w:lvl w:ilvl="2" w:tplc="1009001B" w:tentative="1">
      <w:start w:val="1"/>
      <w:numFmt w:val="lowerRoman"/>
      <w:lvlText w:val="%3."/>
      <w:lvlJc w:val="right"/>
      <w:pPr>
        <w:ind w:left="1800" w:hanging="180"/>
      </w:pPr>
    </w:lvl>
    <w:lvl w:ilvl="3" w:tplc="1009000F" w:tentative="1">
      <w:start w:val="1"/>
      <w:numFmt w:val="decimal"/>
      <w:lvlText w:val="%4."/>
      <w:lvlJc w:val="left"/>
      <w:pPr>
        <w:ind w:left="2520" w:hanging="360"/>
      </w:pPr>
    </w:lvl>
    <w:lvl w:ilvl="4" w:tplc="10090019" w:tentative="1">
      <w:start w:val="1"/>
      <w:numFmt w:val="lowerLetter"/>
      <w:lvlText w:val="%5."/>
      <w:lvlJc w:val="left"/>
      <w:pPr>
        <w:ind w:left="3240" w:hanging="360"/>
      </w:pPr>
    </w:lvl>
    <w:lvl w:ilvl="5" w:tplc="1009001B" w:tentative="1">
      <w:start w:val="1"/>
      <w:numFmt w:val="lowerRoman"/>
      <w:lvlText w:val="%6."/>
      <w:lvlJc w:val="right"/>
      <w:pPr>
        <w:ind w:left="3960" w:hanging="180"/>
      </w:pPr>
    </w:lvl>
    <w:lvl w:ilvl="6" w:tplc="1009000F" w:tentative="1">
      <w:start w:val="1"/>
      <w:numFmt w:val="decimal"/>
      <w:lvlText w:val="%7."/>
      <w:lvlJc w:val="left"/>
      <w:pPr>
        <w:ind w:left="4680" w:hanging="360"/>
      </w:pPr>
    </w:lvl>
    <w:lvl w:ilvl="7" w:tplc="10090019" w:tentative="1">
      <w:start w:val="1"/>
      <w:numFmt w:val="lowerLetter"/>
      <w:lvlText w:val="%8."/>
      <w:lvlJc w:val="left"/>
      <w:pPr>
        <w:ind w:left="5400" w:hanging="360"/>
      </w:pPr>
    </w:lvl>
    <w:lvl w:ilvl="8" w:tplc="10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3D605F00"/>
    <w:multiLevelType w:val="hybridMultilevel"/>
    <w:tmpl w:val="91EA543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2DA6DC0"/>
    <w:multiLevelType w:val="hybridMultilevel"/>
    <w:tmpl w:val="2A30DF14"/>
    <w:lvl w:ilvl="0" w:tplc="B7BE9D5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1575ED9"/>
    <w:multiLevelType w:val="hybridMultilevel"/>
    <w:tmpl w:val="9A3A0F64"/>
    <w:lvl w:ilvl="0" w:tplc="10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080" w:hanging="360"/>
      </w:pPr>
    </w:lvl>
    <w:lvl w:ilvl="2" w:tplc="1009001B" w:tentative="1">
      <w:start w:val="1"/>
      <w:numFmt w:val="lowerRoman"/>
      <w:lvlText w:val="%3."/>
      <w:lvlJc w:val="right"/>
      <w:pPr>
        <w:ind w:left="1800" w:hanging="180"/>
      </w:pPr>
    </w:lvl>
    <w:lvl w:ilvl="3" w:tplc="1009000F" w:tentative="1">
      <w:start w:val="1"/>
      <w:numFmt w:val="decimal"/>
      <w:lvlText w:val="%4."/>
      <w:lvlJc w:val="left"/>
      <w:pPr>
        <w:ind w:left="2520" w:hanging="360"/>
      </w:pPr>
    </w:lvl>
    <w:lvl w:ilvl="4" w:tplc="10090019" w:tentative="1">
      <w:start w:val="1"/>
      <w:numFmt w:val="lowerLetter"/>
      <w:lvlText w:val="%5."/>
      <w:lvlJc w:val="left"/>
      <w:pPr>
        <w:ind w:left="3240" w:hanging="360"/>
      </w:pPr>
    </w:lvl>
    <w:lvl w:ilvl="5" w:tplc="1009001B" w:tentative="1">
      <w:start w:val="1"/>
      <w:numFmt w:val="lowerRoman"/>
      <w:lvlText w:val="%6."/>
      <w:lvlJc w:val="right"/>
      <w:pPr>
        <w:ind w:left="3960" w:hanging="180"/>
      </w:pPr>
    </w:lvl>
    <w:lvl w:ilvl="6" w:tplc="1009000F" w:tentative="1">
      <w:start w:val="1"/>
      <w:numFmt w:val="decimal"/>
      <w:lvlText w:val="%7."/>
      <w:lvlJc w:val="left"/>
      <w:pPr>
        <w:ind w:left="4680" w:hanging="360"/>
      </w:pPr>
    </w:lvl>
    <w:lvl w:ilvl="7" w:tplc="10090019" w:tentative="1">
      <w:start w:val="1"/>
      <w:numFmt w:val="lowerLetter"/>
      <w:lvlText w:val="%8."/>
      <w:lvlJc w:val="left"/>
      <w:pPr>
        <w:ind w:left="5400" w:hanging="360"/>
      </w:pPr>
    </w:lvl>
    <w:lvl w:ilvl="8" w:tplc="1009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396248908">
    <w:abstractNumId w:val="0"/>
  </w:num>
  <w:num w:numId="2" w16cid:durableId="553852159">
    <w:abstractNumId w:val="4"/>
  </w:num>
  <w:num w:numId="3" w16cid:durableId="449711752">
    <w:abstractNumId w:val="1"/>
  </w:num>
  <w:num w:numId="4" w16cid:durableId="450396035">
    <w:abstractNumId w:val="3"/>
  </w:num>
  <w:num w:numId="5" w16cid:durableId="56217663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DAwNDUyMzYxMTMxN7JU0lEKTi0uzszPAykwMqoFAJHRoC4tAAAA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Parkinson&amp;apos;s Disease&lt;/Style&gt;&lt;LeftDelim&gt;{&lt;/LeftDelim&gt;&lt;RightDelim&gt;}&lt;/RightDelim&gt;&lt;FontName&gt;Times New Roman&lt;/FontName&gt;&lt;FontSize&gt;12&lt;/FontSize&gt;&lt;ReflistTitle&gt;Reference&lt;style face=&quot;bold&quot;&gt;s&lt;/style&gt;&lt;/ReflistTitle&gt;&lt;StartingRefnum&gt;1&lt;/StartingRefnum&gt;&lt;FirstLineIndent&gt;0&lt;/FirstLineIndent&gt;&lt;HangingIndent&gt;720&lt;/HangingIndent&gt;&lt;LineSpacing&gt;0&lt;/LineSpacing&gt;&lt;SpaceAfter&gt;2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vzwfxwzk5vwzret5rr5rdfrrfxevp2dtxrv&quot;&gt;1.PD_MA_BKLiterature&lt;record-ids&gt;&lt;item&gt;1162&lt;/item&gt;&lt;item&gt;1281&lt;/item&gt;&lt;item&gt;1283&lt;/item&gt;&lt;item&gt;1286&lt;/item&gt;&lt;item&gt;1292&lt;/item&gt;&lt;item&gt;1295&lt;/item&gt;&lt;item&gt;1296&lt;/item&gt;&lt;item&gt;1305&lt;/item&gt;&lt;item&gt;1306&lt;/item&gt;&lt;item&gt;1311&lt;/item&gt;&lt;item&gt;1314&lt;/item&gt;&lt;/record-ids&gt;&lt;/item&gt;&lt;item db-id=&quot;d0ww2pdf82ve21etr94vew5c5202a9t0rzf9&quot;&gt;3.ML in PD - SRwithMAxManuscript&lt;record-ids&gt;&lt;item&gt;13546&lt;/item&gt;&lt;item&gt;13944&lt;/item&gt;&lt;item&gt;13949&lt;/item&gt;&lt;item&gt;13964&lt;/item&gt;&lt;item&gt;13994&lt;/item&gt;&lt;item&gt;13995&lt;/item&gt;&lt;item&gt;13996&lt;/item&gt;&lt;item&gt;14118&lt;/item&gt;&lt;/record-ids&gt;&lt;/item&gt;&lt;/Libraries&gt;"/>
  </w:docVars>
  <w:rsids>
    <w:rsidRoot w:val="00986BFD"/>
    <w:rsid w:val="00002207"/>
    <w:rsid w:val="00003DD7"/>
    <w:rsid w:val="00020A73"/>
    <w:rsid w:val="00025D0E"/>
    <w:rsid w:val="000358F1"/>
    <w:rsid w:val="00047CBE"/>
    <w:rsid w:val="00062AB1"/>
    <w:rsid w:val="000713F7"/>
    <w:rsid w:val="00082D69"/>
    <w:rsid w:val="000A0D7A"/>
    <w:rsid w:val="000B568C"/>
    <w:rsid w:val="000C3610"/>
    <w:rsid w:val="000E45E2"/>
    <w:rsid w:val="000E6E4F"/>
    <w:rsid w:val="000F18D4"/>
    <w:rsid w:val="000F737B"/>
    <w:rsid w:val="00101DE8"/>
    <w:rsid w:val="00105417"/>
    <w:rsid w:val="00105762"/>
    <w:rsid w:val="00121A82"/>
    <w:rsid w:val="00130DE8"/>
    <w:rsid w:val="00133EC6"/>
    <w:rsid w:val="00136E8A"/>
    <w:rsid w:val="00143C01"/>
    <w:rsid w:val="00147471"/>
    <w:rsid w:val="00150406"/>
    <w:rsid w:val="00154897"/>
    <w:rsid w:val="00157517"/>
    <w:rsid w:val="00166D10"/>
    <w:rsid w:val="00170C4B"/>
    <w:rsid w:val="0017458B"/>
    <w:rsid w:val="00184B1B"/>
    <w:rsid w:val="001908E6"/>
    <w:rsid w:val="001B1675"/>
    <w:rsid w:val="001C4651"/>
    <w:rsid w:val="001D1E4C"/>
    <w:rsid w:val="001D2C1A"/>
    <w:rsid w:val="001D4125"/>
    <w:rsid w:val="001D4E09"/>
    <w:rsid w:val="001D5DE7"/>
    <w:rsid w:val="001E1B0F"/>
    <w:rsid w:val="001F2527"/>
    <w:rsid w:val="001F5C67"/>
    <w:rsid w:val="00200790"/>
    <w:rsid w:val="00204C49"/>
    <w:rsid w:val="002074C3"/>
    <w:rsid w:val="0021033D"/>
    <w:rsid w:val="00213DC6"/>
    <w:rsid w:val="00220930"/>
    <w:rsid w:val="002273EA"/>
    <w:rsid w:val="00240844"/>
    <w:rsid w:val="002468B8"/>
    <w:rsid w:val="002544EA"/>
    <w:rsid w:val="0028134C"/>
    <w:rsid w:val="0028757B"/>
    <w:rsid w:val="0029784F"/>
    <w:rsid w:val="002A146F"/>
    <w:rsid w:val="002A14DD"/>
    <w:rsid w:val="002A3595"/>
    <w:rsid w:val="002B6763"/>
    <w:rsid w:val="002C3951"/>
    <w:rsid w:val="002C4527"/>
    <w:rsid w:val="002D5508"/>
    <w:rsid w:val="002D7E7F"/>
    <w:rsid w:val="002F09F5"/>
    <w:rsid w:val="002F1644"/>
    <w:rsid w:val="002F45C9"/>
    <w:rsid w:val="002F6F70"/>
    <w:rsid w:val="0030655B"/>
    <w:rsid w:val="003164F7"/>
    <w:rsid w:val="00316CD2"/>
    <w:rsid w:val="00330068"/>
    <w:rsid w:val="00334E6A"/>
    <w:rsid w:val="00337C79"/>
    <w:rsid w:val="00341FF5"/>
    <w:rsid w:val="0034582E"/>
    <w:rsid w:val="00347585"/>
    <w:rsid w:val="00351379"/>
    <w:rsid w:val="00351BA2"/>
    <w:rsid w:val="00353BDE"/>
    <w:rsid w:val="003615F5"/>
    <w:rsid w:val="00364E39"/>
    <w:rsid w:val="003673F5"/>
    <w:rsid w:val="00387CB4"/>
    <w:rsid w:val="003A14FA"/>
    <w:rsid w:val="003A3AAE"/>
    <w:rsid w:val="003A6FB4"/>
    <w:rsid w:val="003D06BD"/>
    <w:rsid w:val="003D332C"/>
    <w:rsid w:val="003E79FB"/>
    <w:rsid w:val="003F528B"/>
    <w:rsid w:val="0040320F"/>
    <w:rsid w:val="0041219D"/>
    <w:rsid w:val="004134F7"/>
    <w:rsid w:val="00416BCA"/>
    <w:rsid w:val="00435A89"/>
    <w:rsid w:val="00460A16"/>
    <w:rsid w:val="00460A31"/>
    <w:rsid w:val="00461E65"/>
    <w:rsid w:val="00474431"/>
    <w:rsid w:val="00475F52"/>
    <w:rsid w:val="00486A1C"/>
    <w:rsid w:val="004A3CF4"/>
    <w:rsid w:val="004B06EE"/>
    <w:rsid w:val="004C6FE4"/>
    <w:rsid w:val="004D2E57"/>
    <w:rsid w:val="004D6FFC"/>
    <w:rsid w:val="0050718B"/>
    <w:rsid w:val="0052043C"/>
    <w:rsid w:val="00521221"/>
    <w:rsid w:val="00522246"/>
    <w:rsid w:val="00522DFB"/>
    <w:rsid w:val="005311CC"/>
    <w:rsid w:val="005339DA"/>
    <w:rsid w:val="0053454D"/>
    <w:rsid w:val="005660C8"/>
    <w:rsid w:val="005A3560"/>
    <w:rsid w:val="005A490B"/>
    <w:rsid w:val="005A7C98"/>
    <w:rsid w:val="005B1333"/>
    <w:rsid w:val="005B211D"/>
    <w:rsid w:val="005D2991"/>
    <w:rsid w:val="005E0CDF"/>
    <w:rsid w:val="005E57D0"/>
    <w:rsid w:val="005F6C1D"/>
    <w:rsid w:val="006224B1"/>
    <w:rsid w:val="00626511"/>
    <w:rsid w:val="00632DFD"/>
    <w:rsid w:val="00637317"/>
    <w:rsid w:val="0064405B"/>
    <w:rsid w:val="00645E60"/>
    <w:rsid w:val="006468DC"/>
    <w:rsid w:val="00663AF8"/>
    <w:rsid w:val="006676F0"/>
    <w:rsid w:val="00677E56"/>
    <w:rsid w:val="006A127B"/>
    <w:rsid w:val="006A5312"/>
    <w:rsid w:val="006E20E7"/>
    <w:rsid w:val="006E44F6"/>
    <w:rsid w:val="006F2CBF"/>
    <w:rsid w:val="006F4D76"/>
    <w:rsid w:val="006F5F1A"/>
    <w:rsid w:val="0070088B"/>
    <w:rsid w:val="00705B32"/>
    <w:rsid w:val="00706844"/>
    <w:rsid w:val="0071608C"/>
    <w:rsid w:val="007339F4"/>
    <w:rsid w:val="0074560A"/>
    <w:rsid w:val="007459B5"/>
    <w:rsid w:val="00766F1C"/>
    <w:rsid w:val="00776037"/>
    <w:rsid w:val="0078095A"/>
    <w:rsid w:val="00783554"/>
    <w:rsid w:val="007A63D2"/>
    <w:rsid w:val="007B3B38"/>
    <w:rsid w:val="007B4675"/>
    <w:rsid w:val="007C02CC"/>
    <w:rsid w:val="007D5F23"/>
    <w:rsid w:val="007D79FD"/>
    <w:rsid w:val="007F1B32"/>
    <w:rsid w:val="008024CD"/>
    <w:rsid w:val="00813160"/>
    <w:rsid w:val="00814B3E"/>
    <w:rsid w:val="00824F38"/>
    <w:rsid w:val="0084196B"/>
    <w:rsid w:val="0085048A"/>
    <w:rsid w:val="00864973"/>
    <w:rsid w:val="00877405"/>
    <w:rsid w:val="008831C6"/>
    <w:rsid w:val="008832DC"/>
    <w:rsid w:val="008954BB"/>
    <w:rsid w:val="008965E1"/>
    <w:rsid w:val="008B4C23"/>
    <w:rsid w:val="008B66A3"/>
    <w:rsid w:val="008C6301"/>
    <w:rsid w:val="008F491C"/>
    <w:rsid w:val="00905AF8"/>
    <w:rsid w:val="00920287"/>
    <w:rsid w:val="00923A29"/>
    <w:rsid w:val="00927DAC"/>
    <w:rsid w:val="009370A1"/>
    <w:rsid w:val="00951785"/>
    <w:rsid w:val="00955F8C"/>
    <w:rsid w:val="00956018"/>
    <w:rsid w:val="0096614D"/>
    <w:rsid w:val="00971DC0"/>
    <w:rsid w:val="00982B28"/>
    <w:rsid w:val="00986BFD"/>
    <w:rsid w:val="00991505"/>
    <w:rsid w:val="009927C7"/>
    <w:rsid w:val="0099542E"/>
    <w:rsid w:val="009A13D9"/>
    <w:rsid w:val="009A2C2A"/>
    <w:rsid w:val="009A43AA"/>
    <w:rsid w:val="009B1616"/>
    <w:rsid w:val="009C0F1B"/>
    <w:rsid w:val="009C6CEA"/>
    <w:rsid w:val="009D4F07"/>
    <w:rsid w:val="009D7E18"/>
    <w:rsid w:val="009E4EC3"/>
    <w:rsid w:val="009E7470"/>
    <w:rsid w:val="009F326D"/>
    <w:rsid w:val="00A10CE7"/>
    <w:rsid w:val="00A26258"/>
    <w:rsid w:val="00A34031"/>
    <w:rsid w:val="00A40E97"/>
    <w:rsid w:val="00A47425"/>
    <w:rsid w:val="00A52E92"/>
    <w:rsid w:val="00A54B9B"/>
    <w:rsid w:val="00A716AD"/>
    <w:rsid w:val="00A73944"/>
    <w:rsid w:val="00A83AFC"/>
    <w:rsid w:val="00A83C9B"/>
    <w:rsid w:val="00A9266E"/>
    <w:rsid w:val="00A95D5F"/>
    <w:rsid w:val="00AA089E"/>
    <w:rsid w:val="00AA14E5"/>
    <w:rsid w:val="00AC2536"/>
    <w:rsid w:val="00AE3107"/>
    <w:rsid w:val="00AE3878"/>
    <w:rsid w:val="00AE4F56"/>
    <w:rsid w:val="00B027CF"/>
    <w:rsid w:val="00B04730"/>
    <w:rsid w:val="00B27B8E"/>
    <w:rsid w:val="00B3362C"/>
    <w:rsid w:val="00B44B41"/>
    <w:rsid w:val="00B843CA"/>
    <w:rsid w:val="00B90977"/>
    <w:rsid w:val="00BB7DBA"/>
    <w:rsid w:val="00BC7C8C"/>
    <w:rsid w:val="00BE4595"/>
    <w:rsid w:val="00BE6804"/>
    <w:rsid w:val="00C0280B"/>
    <w:rsid w:val="00C11C0E"/>
    <w:rsid w:val="00C13F4B"/>
    <w:rsid w:val="00C24C87"/>
    <w:rsid w:val="00C275DE"/>
    <w:rsid w:val="00C34137"/>
    <w:rsid w:val="00C40544"/>
    <w:rsid w:val="00C443C8"/>
    <w:rsid w:val="00C5008A"/>
    <w:rsid w:val="00C620E3"/>
    <w:rsid w:val="00C62F8E"/>
    <w:rsid w:val="00C64A3E"/>
    <w:rsid w:val="00C924F0"/>
    <w:rsid w:val="00C92B88"/>
    <w:rsid w:val="00C957C0"/>
    <w:rsid w:val="00C95872"/>
    <w:rsid w:val="00C96ED5"/>
    <w:rsid w:val="00CC25E5"/>
    <w:rsid w:val="00CD2E03"/>
    <w:rsid w:val="00CD7BA3"/>
    <w:rsid w:val="00D010EA"/>
    <w:rsid w:val="00D247AD"/>
    <w:rsid w:val="00D32E87"/>
    <w:rsid w:val="00D341E7"/>
    <w:rsid w:val="00D37DDE"/>
    <w:rsid w:val="00D621FE"/>
    <w:rsid w:val="00D67332"/>
    <w:rsid w:val="00D72EC7"/>
    <w:rsid w:val="00D8761F"/>
    <w:rsid w:val="00D9166B"/>
    <w:rsid w:val="00DA2AC1"/>
    <w:rsid w:val="00DA3EA3"/>
    <w:rsid w:val="00DA6889"/>
    <w:rsid w:val="00DA6E75"/>
    <w:rsid w:val="00DC45D0"/>
    <w:rsid w:val="00E13FD3"/>
    <w:rsid w:val="00E15111"/>
    <w:rsid w:val="00E17AB9"/>
    <w:rsid w:val="00E2277D"/>
    <w:rsid w:val="00E2649A"/>
    <w:rsid w:val="00E30871"/>
    <w:rsid w:val="00E65B96"/>
    <w:rsid w:val="00E726AB"/>
    <w:rsid w:val="00E75C84"/>
    <w:rsid w:val="00E855C6"/>
    <w:rsid w:val="00EB40D5"/>
    <w:rsid w:val="00EC2853"/>
    <w:rsid w:val="00ED5309"/>
    <w:rsid w:val="00ED68FA"/>
    <w:rsid w:val="00EE1508"/>
    <w:rsid w:val="00EE3C6F"/>
    <w:rsid w:val="00EE474D"/>
    <w:rsid w:val="00EE776C"/>
    <w:rsid w:val="00EF0422"/>
    <w:rsid w:val="00F14D09"/>
    <w:rsid w:val="00F230ED"/>
    <w:rsid w:val="00F24A5E"/>
    <w:rsid w:val="00F50207"/>
    <w:rsid w:val="00F775DA"/>
    <w:rsid w:val="00F80961"/>
    <w:rsid w:val="00F8112D"/>
    <w:rsid w:val="00FA5C54"/>
    <w:rsid w:val="00FB0D16"/>
    <w:rsid w:val="00FB6884"/>
    <w:rsid w:val="00FB6B2D"/>
    <w:rsid w:val="00FC3A29"/>
    <w:rsid w:val="00FD4433"/>
    <w:rsid w:val="00FE7F8C"/>
    <w:rsid w:val="00FF50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16DCD83"/>
  <w15:chartTrackingRefBased/>
  <w15:docId w15:val="{095F5383-8E12-433C-9190-860D342D4E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C4527"/>
    <w:pPr>
      <w:spacing w:after="60" w:line="240" w:lineRule="auto"/>
      <w:ind w:firstLine="720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8024CD"/>
    <w:pPr>
      <w:keepNext/>
      <w:keepLines/>
      <w:spacing w:before="240" w:after="0" w:line="360" w:lineRule="auto"/>
      <w:ind w:firstLine="0"/>
      <w:outlineLvl w:val="0"/>
    </w:pPr>
    <w:rPr>
      <w:rFonts w:eastAsiaTheme="majorEastAsia" w:cstheme="majorBidi"/>
      <w:b/>
      <w:color w:val="2F5496" w:themeColor="accent1" w:themeShade="BF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8024CD"/>
    <w:pPr>
      <w:spacing w:after="0" w:line="360" w:lineRule="auto"/>
      <w:contextualSpacing/>
      <w:jc w:val="center"/>
    </w:pPr>
    <w:rPr>
      <w:rFonts w:asciiTheme="majorHAnsi" w:eastAsiaTheme="majorEastAsia" w:hAnsiTheme="majorHAnsi" w:cstheme="majorBidi"/>
      <w:b/>
      <w:color w:val="4472C4" w:themeColor="accent1"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024CD"/>
    <w:rPr>
      <w:rFonts w:asciiTheme="majorHAnsi" w:eastAsiaTheme="majorEastAsia" w:hAnsiTheme="majorHAnsi" w:cstheme="majorBidi"/>
      <w:b/>
      <w:noProof/>
      <w:color w:val="4472C4" w:themeColor="accent1"/>
      <w:spacing w:val="-10"/>
      <w:kern w:val="28"/>
      <w:sz w:val="28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8024CD"/>
    <w:rPr>
      <w:rFonts w:ascii="Trebuchet MS" w:eastAsiaTheme="majorEastAsia" w:hAnsi="Trebuchet MS" w:cstheme="majorBidi"/>
      <w:b/>
      <w:noProof/>
      <w:color w:val="2F5496" w:themeColor="accent1" w:themeShade="BF"/>
      <w:sz w:val="24"/>
      <w:szCs w:val="32"/>
    </w:rPr>
  </w:style>
  <w:style w:type="table" w:customStyle="1" w:styleId="TableGrid1">
    <w:name w:val="Table Grid1"/>
    <w:basedOn w:val="TableNormal"/>
    <w:next w:val="TableGrid"/>
    <w:uiPriority w:val="39"/>
    <w:rsid w:val="00986BFD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986BF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986BFD"/>
  </w:style>
  <w:style w:type="paragraph" w:styleId="ListParagraph">
    <w:name w:val="List Paragraph"/>
    <w:basedOn w:val="Normal"/>
    <w:uiPriority w:val="34"/>
    <w:qFormat/>
    <w:rsid w:val="00986BFD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04C4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04C4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04C49"/>
    <w:rPr>
      <w:rFonts w:ascii="Times New Roman" w:hAnsi="Times New Roman"/>
      <w:noProof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04C4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04C49"/>
    <w:rPr>
      <w:rFonts w:ascii="Times New Roman" w:hAnsi="Times New Roman"/>
      <w:b/>
      <w:bCs/>
      <w:noProof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2A146F"/>
    <w:pPr>
      <w:spacing w:after="0"/>
      <w:jc w:val="center"/>
    </w:pPr>
    <w:rPr>
      <w:rFonts w:cs="Times New Roman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A146F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A146F"/>
    <w:rPr>
      <w:rFonts w:cs="Times New Roman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A146F"/>
    <w:rPr>
      <w:rFonts w:ascii="Times New Roman" w:hAnsi="Times New Roman" w:cs="Times New Roman"/>
      <w:noProof/>
      <w:sz w:val="24"/>
      <w:lang w:val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E1B0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  <w:ind w:firstLine="0"/>
      <w:jc w:val="left"/>
    </w:pPr>
    <w:rPr>
      <w:rFonts w:ascii="Courier New" w:eastAsia="Times New Roman" w:hAnsi="Courier New" w:cs="Courier New"/>
      <w:sz w:val="20"/>
      <w:szCs w:val="20"/>
      <w:lang w:eastAsia="en-CA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E1B0F"/>
    <w:rPr>
      <w:rFonts w:ascii="Courier New" w:eastAsia="Times New Roman" w:hAnsi="Courier New" w:cs="Courier New"/>
      <w:sz w:val="20"/>
      <w:szCs w:val="20"/>
      <w:lang w:eastAsia="en-CA"/>
    </w:rPr>
  </w:style>
  <w:style w:type="character" w:styleId="HTMLCode">
    <w:name w:val="HTML Code"/>
    <w:basedOn w:val="DefaultParagraphFont"/>
    <w:uiPriority w:val="99"/>
    <w:semiHidden/>
    <w:unhideWhenUsed/>
    <w:rsid w:val="001E1B0F"/>
    <w:rPr>
      <w:rFonts w:ascii="Courier New" w:eastAsia="Times New Roman" w:hAnsi="Courier New" w:cs="Courier New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F8112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8112D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4B06EE"/>
    <w:pPr>
      <w:spacing w:after="0" w:line="240" w:lineRule="auto"/>
    </w:pPr>
    <w:rPr>
      <w:rFonts w:ascii="Times New Roman" w:hAnsi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7336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126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87C03EE-22E0-4CBF-B705-18FD3C3A3C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23</TotalTime>
  <Pages>2</Pages>
  <Words>1299</Words>
  <Characters>7406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opo Cristini</dc:creator>
  <cp:keywords/>
  <dc:description/>
  <cp:lastModifiedBy>Bethany Kumar</cp:lastModifiedBy>
  <cp:revision>87</cp:revision>
  <dcterms:created xsi:type="dcterms:W3CDTF">2022-10-12T13:46:00Z</dcterms:created>
  <dcterms:modified xsi:type="dcterms:W3CDTF">2023-06-27T16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0965f2604419b9ea112816a43b1d302697c9b7cb6dadd9083dca23c75ec992d8</vt:lpwstr>
  </property>
</Properties>
</file>